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162E1320" w:rsidR="004135E1" w:rsidRDefault="004135E1" w:rsidP="00A1139E">
      <w:pPr>
        <w:jc w:val="center"/>
        <w:rPr>
          <w:rFonts w:cs="Times New Roman"/>
          <w:bCs/>
          <w:szCs w:val="24"/>
        </w:rPr>
      </w:pPr>
      <w:r>
        <w:rPr>
          <w:rFonts w:cs="Times New Roman"/>
          <w:bCs/>
          <w:szCs w:val="24"/>
        </w:rPr>
        <w:t xml:space="preserve">Supervised By: </w:t>
      </w:r>
      <w:r w:rsidRPr="004135E1">
        <w:rPr>
          <w:rFonts w:cs="Times New Roman"/>
          <w:bCs/>
          <w:szCs w:val="24"/>
        </w:rPr>
        <w:t xml:space="preserve">Ashish </w:t>
      </w:r>
      <w:r>
        <w:rPr>
          <w:rFonts w:cs="Times New Roman"/>
          <w:bCs/>
          <w:szCs w:val="24"/>
        </w:rPr>
        <w:t>Kumar Jha</w:t>
      </w:r>
    </w:p>
    <w:p w14:paraId="2F9ECE61" w14:textId="67B4462F" w:rsidR="00A1139E" w:rsidRDefault="00A1139E" w:rsidP="00A1139E">
      <w:pPr>
        <w:jc w:val="center"/>
      </w:pPr>
      <w:r w:rsidRPr="00B93796">
        <w:rPr>
          <w:rFonts w:cs="Times New Roman"/>
          <w:bCs/>
          <w:szCs w:val="24"/>
        </w:rPr>
        <w:t>Date:</w:t>
      </w:r>
      <w:r>
        <w:rPr>
          <w:rFonts w:cs="Times New Roman"/>
          <w:bCs/>
          <w:szCs w:val="24"/>
        </w:rPr>
        <w:t xml:space="preserve"> </w:t>
      </w:r>
      <w:r w:rsidR="004D1153">
        <w:rPr>
          <w:rFonts w:cs="Times New Roman"/>
          <w:bCs/>
          <w:szCs w:val="24"/>
        </w:rPr>
        <w:t>01</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2FD2182C" w14:textId="0CB2BC17" w:rsidR="00DE5D6F" w:rsidRDefault="006E2842" w:rsidP="006E2842">
      <w:pPr>
        <w:pStyle w:val="Heading1"/>
        <w:numPr>
          <w:ilvl w:val="0"/>
          <w:numId w:val="0"/>
        </w:numPr>
      </w:pPr>
      <w:bookmarkStart w:id="0" w:name="_Toc170664841"/>
      <w:r>
        <w:lastRenderedPageBreak/>
        <w:t>Abstract</w:t>
      </w:r>
      <w:bookmarkEnd w:id="0"/>
    </w:p>
    <w:p w14:paraId="60EF55BD" w14:textId="3B1D2838" w:rsidR="00EC614B" w:rsidRDefault="001D45E1" w:rsidP="001D45E1">
      <w:r w:rsidRPr="001D45E1">
        <w:t>The AR Furniture Store Ecommerce Website project revolutionizes online furniture shopping by introducing augmented reality (AR)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Strip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75331A43"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r w:rsidR="0068294E">
        <w:t xml:space="preserve">WebXR, </w:t>
      </w:r>
      <w:r w:rsidR="000A1466">
        <w:t>ARCore, ARKit, L</w:t>
      </w:r>
      <w:r w:rsidR="00154B0E">
        <w:t>i</w:t>
      </w:r>
      <w:r w:rsidR="000A1466">
        <w:t>DAR</w:t>
      </w:r>
      <w:r w:rsidR="00154B0E">
        <w:t>, Node.js, MongoDB</w:t>
      </w:r>
      <w:r w:rsidR="0065253C">
        <w:t xml:space="preserve">, </w:t>
      </w:r>
      <w:r w:rsidR="004D1153">
        <w:t>Three.js]</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736A952B" w14:textId="38C3243E" w:rsidR="000448D7" w:rsidRDefault="00E02B8F">
          <w:pPr>
            <w:pStyle w:val="TOC1"/>
            <w:rPr>
              <w:rFonts w:asciiTheme="minorHAnsi" w:eastAsiaTheme="minorEastAsia" w:hAnsiTheme="minorHAnsi" w:cstheme="minorBidi"/>
              <w:b w:val="0"/>
              <w:bCs w:val="0"/>
              <w:color w:val="auto"/>
              <w:kern w:val="2"/>
              <w:szCs w:val="21"/>
              <w14:ligatures w14:val="standardContextual"/>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70664841" w:history="1">
            <w:r w:rsidR="000448D7" w:rsidRPr="00DF62CD">
              <w:rPr>
                <w:rStyle w:val="Hyperlink"/>
              </w:rPr>
              <w:t>Abstract</w:t>
            </w:r>
            <w:r w:rsidR="000448D7">
              <w:rPr>
                <w:webHidden/>
              </w:rPr>
              <w:tab/>
            </w:r>
            <w:r w:rsidR="000448D7">
              <w:rPr>
                <w:webHidden/>
              </w:rPr>
              <w:fldChar w:fldCharType="begin"/>
            </w:r>
            <w:r w:rsidR="000448D7">
              <w:rPr>
                <w:webHidden/>
              </w:rPr>
              <w:instrText xml:space="preserve"> PAGEREF _Toc170664841 \h </w:instrText>
            </w:r>
            <w:r w:rsidR="000448D7">
              <w:rPr>
                <w:webHidden/>
              </w:rPr>
            </w:r>
            <w:r w:rsidR="000448D7">
              <w:rPr>
                <w:webHidden/>
              </w:rPr>
              <w:fldChar w:fldCharType="separate"/>
            </w:r>
            <w:r w:rsidR="000448D7">
              <w:rPr>
                <w:webHidden/>
              </w:rPr>
              <w:t>i</w:t>
            </w:r>
            <w:r w:rsidR="000448D7">
              <w:rPr>
                <w:webHidden/>
              </w:rPr>
              <w:fldChar w:fldCharType="end"/>
            </w:r>
          </w:hyperlink>
        </w:p>
        <w:p w14:paraId="5AE98915" w14:textId="7266D52F"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42" w:history="1">
            <w:r w:rsidR="000448D7" w:rsidRPr="00DF62CD">
              <w:rPr>
                <w:rStyle w:val="Hyperlink"/>
              </w:rPr>
              <w:t>Chapter 1 : Introduction</w:t>
            </w:r>
            <w:r w:rsidR="000448D7">
              <w:rPr>
                <w:webHidden/>
              </w:rPr>
              <w:tab/>
            </w:r>
            <w:r w:rsidR="000448D7">
              <w:rPr>
                <w:webHidden/>
              </w:rPr>
              <w:fldChar w:fldCharType="begin"/>
            </w:r>
            <w:r w:rsidR="000448D7">
              <w:rPr>
                <w:webHidden/>
              </w:rPr>
              <w:instrText xml:space="preserve"> PAGEREF _Toc170664842 \h </w:instrText>
            </w:r>
            <w:r w:rsidR="000448D7">
              <w:rPr>
                <w:webHidden/>
              </w:rPr>
            </w:r>
            <w:r w:rsidR="000448D7">
              <w:rPr>
                <w:webHidden/>
              </w:rPr>
              <w:fldChar w:fldCharType="separate"/>
            </w:r>
            <w:r w:rsidR="000448D7">
              <w:rPr>
                <w:webHidden/>
              </w:rPr>
              <w:t>1</w:t>
            </w:r>
            <w:r w:rsidR="000448D7">
              <w:rPr>
                <w:webHidden/>
              </w:rPr>
              <w:fldChar w:fldCharType="end"/>
            </w:r>
          </w:hyperlink>
        </w:p>
        <w:p w14:paraId="4C3CCB36" w14:textId="30925DFD"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3" w:history="1">
            <w:r w:rsidR="000448D7" w:rsidRPr="00DF62CD">
              <w:rPr>
                <w:rStyle w:val="Hyperlink"/>
                <w:rFonts w:eastAsiaTheme="majorEastAsia"/>
                <w:noProof/>
              </w:rPr>
              <w:t>1.1 Overview</w:t>
            </w:r>
            <w:r w:rsidR="000448D7">
              <w:rPr>
                <w:noProof/>
                <w:webHidden/>
              </w:rPr>
              <w:tab/>
            </w:r>
            <w:r w:rsidR="000448D7">
              <w:rPr>
                <w:noProof/>
                <w:webHidden/>
              </w:rPr>
              <w:fldChar w:fldCharType="begin"/>
            </w:r>
            <w:r w:rsidR="000448D7">
              <w:rPr>
                <w:noProof/>
                <w:webHidden/>
              </w:rPr>
              <w:instrText xml:space="preserve"> PAGEREF _Toc170664843 \h </w:instrText>
            </w:r>
            <w:r w:rsidR="000448D7">
              <w:rPr>
                <w:noProof/>
                <w:webHidden/>
              </w:rPr>
            </w:r>
            <w:r w:rsidR="000448D7">
              <w:rPr>
                <w:noProof/>
                <w:webHidden/>
              </w:rPr>
              <w:fldChar w:fldCharType="separate"/>
            </w:r>
            <w:r w:rsidR="000448D7">
              <w:rPr>
                <w:noProof/>
                <w:webHidden/>
              </w:rPr>
              <w:t>1</w:t>
            </w:r>
            <w:r w:rsidR="000448D7">
              <w:rPr>
                <w:noProof/>
                <w:webHidden/>
              </w:rPr>
              <w:fldChar w:fldCharType="end"/>
            </w:r>
          </w:hyperlink>
        </w:p>
        <w:p w14:paraId="534CB5A0" w14:textId="097F16B0"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4" w:history="1">
            <w:r w:rsidR="000448D7" w:rsidRPr="00DF62CD">
              <w:rPr>
                <w:rStyle w:val="Hyperlink"/>
                <w:rFonts w:eastAsiaTheme="majorEastAsia"/>
                <w:noProof/>
              </w:rPr>
              <w:t>1.2 Problem Statement</w:t>
            </w:r>
            <w:r w:rsidR="000448D7">
              <w:rPr>
                <w:noProof/>
                <w:webHidden/>
              </w:rPr>
              <w:tab/>
            </w:r>
            <w:r w:rsidR="000448D7">
              <w:rPr>
                <w:noProof/>
                <w:webHidden/>
              </w:rPr>
              <w:fldChar w:fldCharType="begin"/>
            </w:r>
            <w:r w:rsidR="000448D7">
              <w:rPr>
                <w:noProof/>
                <w:webHidden/>
              </w:rPr>
              <w:instrText xml:space="preserve"> PAGEREF _Toc170664844 \h </w:instrText>
            </w:r>
            <w:r w:rsidR="000448D7">
              <w:rPr>
                <w:noProof/>
                <w:webHidden/>
              </w:rPr>
            </w:r>
            <w:r w:rsidR="000448D7">
              <w:rPr>
                <w:noProof/>
                <w:webHidden/>
              </w:rPr>
              <w:fldChar w:fldCharType="separate"/>
            </w:r>
            <w:r w:rsidR="000448D7">
              <w:rPr>
                <w:noProof/>
                <w:webHidden/>
              </w:rPr>
              <w:t>2</w:t>
            </w:r>
            <w:r w:rsidR="000448D7">
              <w:rPr>
                <w:noProof/>
                <w:webHidden/>
              </w:rPr>
              <w:fldChar w:fldCharType="end"/>
            </w:r>
          </w:hyperlink>
        </w:p>
        <w:p w14:paraId="40E0A141" w14:textId="122B38E1"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5" w:history="1">
            <w:r w:rsidR="000448D7" w:rsidRPr="00DF62CD">
              <w:rPr>
                <w:rStyle w:val="Hyperlink"/>
                <w:rFonts w:eastAsiaTheme="majorEastAsia"/>
                <w:noProof/>
              </w:rPr>
              <w:t>1.3 Objectives</w:t>
            </w:r>
            <w:r w:rsidR="000448D7">
              <w:rPr>
                <w:noProof/>
                <w:webHidden/>
              </w:rPr>
              <w:tab/>
            </w:r>
            <w:r w:rsidR="000448D7">
              <w:rPr>
                <w:noProof/>
                <w:webHidden/>
              </w:rPr>
              <w:fldChar w:fldCharType="begin"/>
            </w:r>
            <w:r w:rsidR="000448D7">
              <w:rPr>
                <w:noProof/>
                <w:webHidden/>
              </w:rPr>
              <w:instrText xml:space="preserve"> PAGEREF _Toc170664845 \h </w:instrText>
            </w:r>
            <w:r w:rsidR="000448D7">
              <w:rPr>
                <w:noProof/>
                <w:webHidden/>
              </w:rPr>
            </w:r>
            <w:r w:rsidR="000448D7">
              <w:rPr>
                <w:noProof/>
                <w:webHidden/>
              </w:rPr>
              <w:fldChar w:fldCharType="separate"/>
            </w:r>
            <w:r w:rsidR="000448D7">
              <w:rPr>
                <w:noProof/>
                <w:webHidden/>
              </w:rPr>
              <w:t>2</w:t>
            </w:r>
            <w:r w:rsidR="000448D7">
              <w:rPr>
                <w:noProof/>
                <w:webHidden/>
              </w:rPr>
              <w:fldChar w:fldCharType="end"/>
            </w:r>
          </w:hyperlink>
        </w:p>
        <w:p w14:paraId="04970432" w14:textId="1AF4AF3F"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6" w:history="1">
            <w:r w:rsidR="000448D7" w:rsidRPr="00DF62CD">
              <w:rPr>
                <w:rStyle w:val="Hyperlink"/>
                <w:rFonts w:eastAsiaTheme="majorEastAsia"/>
                <w:noProof/>
              </w:rPr>
              <w:t>1.4 Aims</w:t>
            </w:r>
            <w:r w:rsidR="000448D7">
              <w:rPr>
                <w:noProof/>
                <w:webHidden/>
              </w:rPr>
              <w:tab/>
            </w:r>
            <w:r w:rsidR="000448D7">
              <w:rPr>
                <w:noProof/>
                <w:webHidden/>
              </w:rPr>
              <w:fldChar w:fldCharType="begin"/>
            </w:r>
            <w:r w:rsidR="000448D7">
              <w:rPr>
                <w:noProof/>
                <w:webHidden/>
              </w:rPr>
              <w:instrText xml:space="preserve"> PAGEREF _Toc170664846 \h </w:instrText>
            </w:r>
            <w:r w:rsidR="000448D7">
              <w:rPr>
                <w:noProof/>
                <w:webHidden/>
              </w:rPr>
            </w:r>
            <w:r w:rsidR="000448D7">
              <w:rPr>
                <w:noProof/>
                <w:webHidden/>
              </w:rPr>
              <w:fldChar w:fldCharType="separate"/>
            </w:r>
            <w:r w:rsidR="000448D7">
              <w:rPr>
                <w:noProof/>
                <w:webHidden/>
              </w:rPr>
              <w:t>3</w:t>
            </w:r>
            <w:r w:rsidR="000448D7">
              <w:rPr>
                <w:noProof/>
                <w:webHidden/>
              </w:rPr>
              <w:fldChar w:fldCharType="end"/>
            </w:r>
          </w:hyperlink>
        </w:p>
        <w:p w14:paraId="3088B3E1" w14:textId="2E9E1EC8"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7" w:history="1">
            <w:r w:rsidR="000448D7" w:rsidRPr="00DF62CD">
              <w:rPr>
                <w:rStyle w:val="Hyperlink"/>
                <w:rFonts w:eastAsiaTheme="majorEastAsia"/>
                <w:noProof/>
              </w:rPr>
              <w:t>1.5 Motivation</w:t>
            </w:r>
            <w:r w:rsidR="000448D7">
              <w:rPr>
                <w:noProof/>
                <w:webHidden/>
              </w:rPr>
              <w:tab/>
            </w:r>
            <w:r w:rsidR="000448D7">
              <w:rPr>
                <w:noProof/>
                <w:webHidden/>
              </w:rPr>
              <w:fldChar w:fldCharType="begin"/>
            </w:r>
            <w:r w:rsidR="000448D7">
              <w:rPr>
                <w:noProof/>
                <w:webHidden/>
              </w:rPr>
              <w:instrText xml:space="preserve"> PAGEREF _Toc170664847 \h </w:instrText>
            </w:r>
            <w:r w:rsidR="000448D7">
              <w:rPr>
                <w:noProof/>
                <w:webHidden/>
              </w:rPr>
            </w:r>
            <w:r w:rsidR="000448D7">
              <w:rPr>
                <w:noProof/>
                <w:webHidden/>
              </w:rPr>
              <w:fldChar w:fldCharType="separate"/>
            </w:r>
            <w:r w:rsidR="000448D7">
              <w:rPr>
                <w:noProof/>
                <w:webHidden/>
              </w:rPr>
              <w:t>3</w:t>
            </w:r>
            <w:r w:rsidR="000448D7">
              <w:rPr>
                <w:noProof/>
                <w:webHidden/>
              </w:rPr>
              <w:fldChar w:fldCharType="end"/>
            </w:r>
          </w:hyperlink>
        </w:p>
        <w:p w14:paraId="07697DAF" w14:textId="11B08B01"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8" w:history="1">
            <w:r w:rsidR="000448D7" w:rsidRPr="00DF62CD">
              <w:rPr>
                <w:rStyle w:val="Hyperlink"/>
                <w:rFonts w:eastAsiaTheme="majorEastAsia"/>
                <w:noProof/>
              </w:rPr>
              <w:t>1.6 Scope</w:t>
            </w:r>
            <w:r w:rsidR="000448D7">
              <w:rPr>
                <w:noProof/>
                <w:webHidden/>
              </w:rPr>
              <w:tab/>
            </w:r>
            <w:r w:rsidR="000448D7">
              <w:rPr>
                <w:noProof/>
                <w:webHidden/>
              </w:rPr>
              <w:fldChar w:fldCharType="begin"/>
            </w:r>
            <w:r w:rsidR="000448D7">
              <w:rPr>
                <w:noProof/>
                <w:webHidden/>
              </w:rPr>
              <w:instrText xml:space="preserve"> PAGEREF _Toc170664848 \h </w:instrText>
            </w:r>
            <w:r w:rsidR="000448D7">
              <w:rPr>
                <w:noProof/>
                <w:webHidden/>
              </w:rPr>
            </w:r>
            <w:r w:rsidR="000448D7">
              <w:rPr>
                <w:noProof/>
                <w:webHidden/>
              </w:rPr>
              <w:fldChar w:fldCharType="separate"/>
            </w:r>
            <w:r w:rsidR="000448D7">
              <w:rPr>
                <w:noProof/>
                <w:webHidden/>
              </w:rPr>
              <w:t>4</w:t>
            </w:r>
            <w:r w:rsidR="000448D7">
              <w:rPr>
                <w:noProof/>
                <w:webHidden/>
              </w:rPr>
              <w:fldChar w:fldCharType="end"/>
            </w:r>
          </w:hyperlink>
        </w:p>
        <w:p w14:paraId="750745DD" w14:textId="02F0FD16"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9" w:history="1">
            <w:r w:rsidR="000448D7" w:rsidRPr="00DF62CD">
              <w:rPr>
                <w:rStyle w:val="Hyperlink"/>
                <w:rFonts w:eastAsiaTheme="majorEastAsia"/>
                <w:noProof/>
              </w:rPr>
              <w:t>1.7 Applications</w:t>
            </w:r>
            <w:r w:rsidR="000448D7">
              <w:rPr>
                <w:noProof/>
                <w:webHidden/>
              </w:rPr>
              <w:tab/>
            </w:r>
            <w:r w:rsidR="000448D7">
              <w:rPr>
                <w:noProof/>
                <w:webHidden/>
              </w:rPr>
              <w:fldChar w:fldCharType="begin"/>
            </w:r>
            <w:r w:rsidR="000448D7">
              <w:rPr>
                <w:noProof/>
                <w:webHidden/>
              </w:rPr>
              <w:instrText xml:space="preserve"> PAGEREF _Toc170664849 \h </w:instrText>
            </w:r>
            <w:r w:rsidR="000448D7">
              <w:rPr>
                <w:noProof/>
                <w:webHidden/>
              </w:rPr>
            </w:r>
            <w:r w:rsidR="000448D7">
              <w:rPr>
                <w:noProof/>
                <w:webHidden/>
              </w:rPr>
              <w:fldChar w:fldCharType="separate"/>
            </w:r>
            <w:r w:rsidR="000448D7">
              <w:rPr>
                <w:noProof/>
                <w:webHidden/>
              </w:rPr>
              <w:t>4</w:t>
            </w:r>
            <w:r w:rsidR="000448D7">
              <w:rPr>
                <w:noProof/>
                <w:webHidden/>
              </w:rPr>
              <w:fldChar w:fldCharType="end"/>
            </w:r>
          </w:hyperlink>
        </w:p>
        <w:p w14:paraId="33101E54" w14:textId="759FFB15"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0" w:history="1">
            <w:r w:rsidR="000448D7" w:rsidRPr="00DF62CD">
              <w:rPr>
                <w:rStyle w:val="Hyperlink"/>
                <w:rFonts w:eastAsiaTheme="majorEastAsia"/>
                <w:noProof/>
              </w:rPr>
              <w:t>1.8 Feasibility Study</w:t>
            </w:r>
            <w:r w:rsidR="000448D7">
              <w:rPr>
                <w:noProof/>
                <w:webHidden/>
              </w:rPr>
              <w:tab/>
            </w:r>
            <w:r w:rsidR="000448D7">
              <w:rPr>
                <w:noProof/>
                <w:webHidden/>
              </w:rPr>
              <w:fldChar w:fldCharType="begin"/>
            </w:r>
            <w:r w:rsidR="000448D7">
              <w:rPr>
                <w:noProof/>
                <w:webHidden/>
              </w:rPr>
              <w:instrText xml:space="preserve"> PAGEREF _Toc170664850 \h </w:instrText>
            </w:r>
            <w:r w:rsidR="000448D7">
              <w:rPr>
                <w:noProof/>
                <w:webHidden/>
              </w:rPr>
            </w:r>
            <w:r w:rsidR="000448D7">
              <w:rPr>
                <w:noProof/>
                <w:webHidden/>
              </w:rPr>
              <w:fldChar w:fldCharType="separate"/>
            </w:r>
            <w:r w:rsidR="000448D7">
              <w:rPr>
                <w:noProof/>
                <w:webHidden/>
              </w:rPr>
              <w:t>5</w:t>
            </w:r>
            <w:r w:rsidR="000448D7">
              <w:rPr>
                <w:noProof/>
                <w:webHidden/>
              </w:rPr>
              <w:fldChar w:fldCharType="end"/>
            </w:r>
          </w:hyperlink>
        </w:p>
        <w:p w14:paraId="0C685DDA" w14:textId="6A8353F4"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51" w:history="1">
            <w:r w:rsidR="000448D7" w:rsidRPr="00DF62CD">
              <w:rPr>
                <w:rStyle w:val="Hyperlink"/>
              </w:rPr>
              <w:t>Chapter 2 : Literature Review</w:t>
            </w:r>
            <w:r w:rsidR="000448D7">
              <w:rPr>
                <w:webHidden/>
              </w:rPr>
              <w:tab/>
            </w:r>
            <w:r w:rsidR="000448D7">
              <w:rPr>
                <w:webHidden/>
              </w:rPr>
              <w:fldChar w:fldCharType="begin"/>
            </w:r>
            <w:r w:rsidR="000448D7">
              <w:rPr>
                <w:webHidden/>
              </w:rPr>
              <w:instrText xml:space="preserve"> PAGEREF _Toc170664851 \h </w:instrText>
            </w:r>
            <w:r w:rsidR="000448D7">
              <w:rPr>
                <w:webHidden/>
              </w:rPr>
            </w:r>
            <w:r w:rsidR="000448D7">
              <w:rPr>
                <w:webHidden/>
              </w:rPr>
              <w:fldChar w:fldCharType="separate"/>
            </w:r>
            <w:r w:rsidR="000448D7">
              <w:rPr>
                <w:webHidden/>
              </w:rPr>
              <w:t>6</w:t>
            </w:r>
            <w:r w:rsidR="000448D7">
              <w:rPr>
                <w:webHidden/>
              </w:rPr>
              <w:fldChar w:fldCharType="end"/>
            </w:r>
          </w:hyperlink>
        </w:p>
        <w:p w14:paraId="1AE525CD" w14:textId="6A9627FD"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52" w:history="1">
            <w:r w:rsidR="000448D7" w:rsidRPr="00DF62CD">
              <w:rPr>
                <w:rStyle w:val="Hyperlink"/>
              </w:rPr>
              <w:t>Chapter 3 : System Design</w:t>
            </w:r>
            <w:r w:rsidR="000448D7">
              <w:rPr>
                <w:webHidden/>
              </w:rPr>
              <w:tab/>
            </w:r>
            <w:r w:rsidR="000448D7">
              <w:rPr>
                <w:webHidden/>
              </w:rPr>
              <w:fldChar w:fldCharType="begin"/>
            </w:r>
            <w:r w:rsidR="000448D7">
              <w:rPr>
                <w:webHidden/>
              </w:rPr>
              <w:instrText xml:space="preserve"> PAGEREF _Toc170664852 \h </w:instrText>
            </w:r>
            <w:r w:rsidR="000448D7">
              <w:rPr>
                <w:webHidden/>
              </w:rPr>
            </w:r>
            <w:r w:rsidR="000448D7">
              <w:rPr>
                <w:webHidden/>
              </w:rPr>
              <w:fldChar w:fldCharType="separate"/>
            </w:r>
            <w:r w:rsidR="000448D7">
              <w:rPr>
                <w:webHidden/>
              </w:rPr>
              <w:t>16</w:t>
            </w:r>
            <w:r w:rsidR="000448D7">
              <w:rPr>
                <w:webHidden/>
              </w:rPr>
              <w:fldChar w:fldCharType="end"/>
            </w:r>
          </w:hyperlink>
        </w:p>
        <w:p w14:paraId="63E7E663" w14:textId="3266F13F"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3" w:history="1">
            <w:r w:rsidR="000448D7" w:rsidRPr="00DF62CD">
              <w:rPr>
                <w:rStyle w:val="Hyperlink"/>
                <w:rFonts w:eastAsiaTheme="majorEastAsia"/>
                <w:noProof/>
              </w:rPr>
              <w:t>3.1 General System Design</w:t>
            </w:r>
            <w:r w:rsidR="000448D7">
              <w:rPr>
                <w:noProof/>
                <w:webHidden/>
              </w:rPr>
              <w:tab/>
            </w:r>
            <w:r w:rsidR="000448D7">
              <w:rPr>
                <w:noProof/>
                <w:webHidden/>
              </w:rPr>
              <w:fldChar w:fldCharType="begin"/>
            </w:r>
            <w:r w:rsidR="000448D7">
              <w:rPr>
                <w:noProof/>
                <w:webHidden/>
              </w:rPr>
              <w:instrText xml:space="preserve"> PAGEREF _Toc170664853 \h </w:instrText>
            </w:r>
            <w:r w:rsidR="000448D7">
              <w:rPr>
                <w:noProof/>
                <w:webHidden/>
              </w:rPr>
            </w:r>
            <w:r w:rsidR="000448D7">
              <w:rPr>
                <w:noProof/>
                <w:webHidden/>
              </w:rPr>
              <w:fldChar w:fldCharType="separate"/>
            </w:r>
            <w:r w:rsidR="000448D7">
              <w:rPr>
                <w:noProof/>
                <w:webHidden/>
              </w:rPr>
              <w:t>16</w:t>
            </w:r>
            <w:r w:rsidR="000448D7">
              <w:rPr>
                <w:noProof/>
                <w:webHidden/>
              </w:rPr>
              <w:fldChar w:fldCharType="end"/>
            </w:r>
          </w:hyperlink>
        </w:p>
        <w:p w14:paraId="527E57A7" w14:textId="0F2BB8EB"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4" w:history="1">
            <w:r w:rsidR="000448D7" w:rsidRPr="00DF62CD">
              <w:rPr>
                <w:rStyle w:val="Hyperlink"/>
                <w:rFonts w:eastAsiaTheme="majorEastAsia"/>
                <w:noProof/>
              </w:rPr>
              <w:t>3.2 Algorithms Used</w:t>
            </w:r>
            <w:r w:rsidR="000448D7">
              <w:rPr>
                <w:noProof/>
                <w:webHidden/>
              </w:rPr>
              <w:tab/>
            </w:r>
            <w:r w:rsidR="000448D7">
              <w:rPr>
                <w:noProof/>
                <w:webHidden/>
              </w:rPr>
              <w:fldChar w:fldCharType="begin"/>
            </w:r>
            <w:r w:rsidR="000448D7">
              <w:rPr>
                <w:noProof/>
                <w:webHidden/>
              </w:rPr>
              <w:instrText xml:space="preserve"> PAGEREF _Toc170664854 \h </w:instrText>
            </w:r>
            <w:r w:rsidR="000448D7">
              <w:rPr>
                <w:noProof/>
                <w:webHidden/>
              </w:rPr>
            </w:r>
            <w:r w:rsidR="000448D7">
              <w:rPr>
                <w:noProof/>
                <w:webHidden/>
              </w:rPr>
              <w:fldChar w:fldCharType="separate"/>
            </w:r>
            <w:r w:rsidR="000448D7">
              <w:rPr>
                <w:noProof/>
                <w:webHidden/>
              </w:rPr>
              <w:t>19</w:t>
            </w:r>
            <w:r w:rsidR="000448D7">
              <w:rPr>
                <w:noProof/>
                <w:webHidden/>
              </w:rPr>
              <w:fldChar w:fldCharType="end"/>
            </w:r>
          </w:hyperlink>
        </w:p>
        <w:p w14:paraId="53F58CE4" w14:textId="32B9FE37" w:rsidR="000448D7" w:rsidRDefault="00000000">
          <w:pPr>
            <w:pStyle w:val="TOC3"/>
            <w:tabs>
              <w:tab w:val="right" w:leader="dot" w:pos="8299"/>
            </w:tabs>
            <w:rPr>
              <w:rFonts w:asciiTheme="minorHAnsi" w:eastAsiaTheme="minorEastAsia" w:hAnsiTheme="minorHAnsi" w:cstheme="minorBidi"/>
              <w:noProof/>
              <w:color w:val="auto"/>
              <w:kern w:val="2"/>
              <w:szCs w:val="21"/>
              <w14:ligatures w14:val="standardContextual"/>
            </w:rPr>
          </w:pPr>
          <w:hyperlink w:anchor="_Toc170664855" w:history="1">
            <w:r w:rsidR="000448D7" w:rsidRPr="00DF62CD">
              <w:rPr>
                <w:rStyle w:val="Hyperlink"/>
                <w:rFonts w:eastAsiaTheme="majorEastAsia"/>
                <w:noProof/>
              </w:rPr>
              <w:t>3.2.1 Visual-Inertial Odometry</w:t>
            </w:r>
            <w:r w:rsidR="000448D7">
              <w:rPr>
                <w:noProof/>
                <w:webHidden/>
              </w:rPr>
              <w:tab/>
            </w:r>
            <w:r w:rsidR="000448D7">
              <w:rPr>
                <w:noProof/>
                <w:webHidden/>
              </w:rPr>
              <w:fldChar w:fldCharType="begin"/>
            </w:r>
            <w:r w:rsidR="000448D7">
              <w:rPr>
                <w:noProof/>
                <w:webHidden/>
              </w:rPr>
              <w:instrText xml:space="preserve"> PAGEREF _Toc170664855 \h </w:instrText>
            </w:r>
            <w:r w:rsidR="000448D7">
              <w:rPr>
                <w:noProof/>
                <w:webHidden/>
              </w:rPr>
            </w:r>
            <w:r w:rsidR="000448D7">
              <w:rPr>
                <w:noProof/>
                <w:webHidden/>
              </w:rPr>
              <w:fldChar w:fldCharType="separate"/>
            </w:r>
            <w:r w:rsidR="000448D7">
              <w:rPr>
                <w:noProof/>
                <w:webHidden/>
              </w:rPr>
              <w:t>20</w:t>
            </w:r>
            <w:r w:rsidR="000448D7">
              <w:rPr>
                <w:noProof/>
                <w:webHidden/>
              </w:rPr>
              <w:fldChar w:fldCharType="end"/>
            </w:r>
          </w:hyperlink>
        </w:p>
        <w:p w14:paraId="0E2ADDE6" w14:textId="345BD377" w:rsidR="000448D7" w:rsidRDefault="00000000">
          <w:pPr>
            <w:pStyle w:val="TOC3"/>
            <w:tabs>
              <w:tab w:val="right" w:leader="dot" w:pos="8299"/>
            </w:tabs>
            <w:rPr>
              <w:rFonts w:asciiTheme="minorHAnsi" w:eastAsiaTheme="minorEastAsia" w:hAnsiTheme="minorHAnsi" w:cstheme="minorBidi"/>
              <w:noProof/>
              <w:color w:val="auto"/>
              <w:kern w:val="2"/>
              <w:szCs w:val="21"/>
              <w14:ligatures w14:val="standardContextual"/>
            </w:rPr>
          </w:pPr>
          <w:hyperlink w:anchor="_Toc170664856" w:history="1">
            <w:r w:rsidR="000448D7" w:rsidRPr="00DF62CD">
              <w:rPr>
                <w:rStyle w:val="Hyperlink"/>
                <w:rFonts w:eastAsiaTheme="majorEastAsia"/>
                <w:noProof/>
              </w:rPr>
              <w:t>3.2.2 Simultaneous Localization and Mapping</w:t>
            </w:r>
            <w:r w:rsidR="000448D7">
              <w:rPr>
                <w:noProof/>
                <w:webHidden/>
              </w:rPr>
              <w:tab/>
            </w:r>
            <w:r w:rsidR="000448D7">
              <w:rPr>
                <w:noProof/>
                <w:webHidden/>
              </w:rPr>
              <w:fldChar w:fldCharType="begin"/>
            </w:r>
            <w:r w:rsidR="000448D7">
              <w:rPr>
                <w:noProof/>
                <w:webHidden/>
              </w:rPr>
              <w:instrText xml:space="preserve"> PAGEREF _Toc170664856 \h </w:instrText>
            </w:r>
            <w:r w:rsidR="000448D7">
              <w:rPr>
                <w:noProof/>
                <w:webHidden/>
              </w:rPr>
            </w:r>
            <w:r w:rsidR="000448D7">
              <w:rPr>
                <w:noProof/>
                <w:webHidden/>
              </w:rPr>
              <w:fldChar w:fldCharType="separate"/>
            </w:r>
            <w:r w:rsidR="000448D7">
              <w:rPr>
                <w:noProof/>
                <w:webHidden/>
              </w:rPr>
              <w:t>20</w:t>
            </w:r>
            <w:r w:rsidR="000448D7">
              <w:rPr>
                <w:noProof/>
                <w:webHidden/>
              </w:rPr>
              <w:fldChar w:fldCharType="end"/>
            </w:r>
          </w:hyperlink>
        </w:p>
        <w:p w14:paraId="1D8F7695" w14:textId="5B3E838A"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57" w:history="1">
            <w:r w:rsidR="000448D7" w:rsidRPr="00DF62CD">
              <w:rPr>
                <w:rStyle w:val="Hyperlink"/>
              </w:rPr>
              <w:t>Chapter 4 : Implementation and Discussion</w:t>
            </w:r>
            <w:r w:rsidR="000448D7">
              <w:rPr>
                <w:webHidden/>
              </w:rPr>
              <w:tab/>
            </w:r>
            <w:r w:rsidR="000448D7">
              <w:rPr>
                <w:webHidden/>
              </w:rPr>
              <w:fldChar w:fldCharType="begin"/>
            </w:r>
            <w:r w:rsidR="000448D7">
              <w:rPr>
                <w:webHidden/>
              </w:rPr>
              <w:instrText xml:space="preserve"> PAGEREF _Toc170664857 \h </w:instrText>
            </w:r>
            <w:r w:rsidR="000448D7">
              <w:rPr>
                <w:webHidden/>
              </w:rPr>
            </w:r>
            <w:r w:rsidR="000448D7">
              <w:rPr>
                <w:webHidden/>
              </w:rPr>
              <w:fldChar w:fldCharType="separate"/>
            </w:r>
            <w:r w:rsidR="000448D7">
              <w:rPr>
                <w:webHidden/>
              </w:rPr>
              <w:t>21</w:t>
            </w:r>
            <w:r w:rsidR="000448D7">
              <w:rPr>
                <w:webHidden/>
              </w:rPr>
              <w:fldChar w:fldCharType="end"/>
            </w:r>
          </w:hyperlink>
        </w:p>
        <w:p w14:paraId="23C4E42F" w14:textId="65953110"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8" w:history="1">
            <w:r w:rsidR="000448D7" w:rsidRPr="00DF62CD">
              <w:rPr>
                <w:rStyle w:val="Hyperlink"/>
                <w:rFonts w:eastAsiaTheme="majorEastAsia"/>
                <w:noProof/>
              </w:rPr>
              <w:t>4.1 Methodology</w:t>
            </w:r>
            <w:r w:rsidR="000448D7">
              <w:rPr>
                <w:noProof/>
                <w:webHidden/>
              </w:rPr>
              <w:tab/>
            </w:r>
            <w:r w:rsidR="000448D7">
              <w:rPr>
                <w:noProof/>
                <w:webHidden/>
              </w:rPr>
              <w:fldChar w:fldCharType="begin"/>
            </w:r>
            <w:r w:rsidR="000448D7">
              <w:rPr>
                <w:noProof/>
                <w:webHidden/>
              </w:rPr>
              <w:instrText xml:space="preserve"> PAGEREF _Toc170664858 \h </w:instrText>
            </w:r>
            <w:r w:rsidR="000448D7">
              <w:rPr>
                <w:noProof/>
                <w:webHidden/>
              </w:rPr>
            </w:r>
            <w:r w:rsidR="000448D7">
              <w:rPr>
                <w:noProof/>
                <w:webHidden/>
              </w:rPr>
              <w:fldChar w:fldCharType="separate"/>
            </w:r>
            <w:r w:rsidR="000448D7">
              <w:rPr>
                <w:noProof/>
                <w:webHidden/>
              </w:rPr>
              <w:t>21</w:t>
            </w:r>
            <w:r w:rsidR="000448D7">
              <w:rPr>
                <w:noProof/>
                <w:webHidden/>
              </w:rPr>
              <w:fldChar w:fldCharType="end"/>
            </w:r>
          </w:hyperlink>
        </w:p>
        <w:p w14:paraId="53729F70" w14:textId="3B8B5048"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9" w:history="1">
            <w:r w:rsidR="000448D7" w:rsidRPr="00DF62CD">
              <w:rPr>
                <w:rStyle w:val="Hyperlink"/>
                <w:rFonts w:eastAsiaTheme="majorEastAsia"/>
                <w:noProof/>
              </w:rPr>
              <w:t>4.2 Implementation Steps</w:t>
            </w:r>
            <w:r w:rsidR="000448D7">
              <w:rPr>
                <w:noProof/>
                <w:webHidden/>
              </w:rPr>
              <w:tab/>
            </w:r>
            <w:r w:rsidR="000448D7">
              <w:rPr>
                <w:noProof/>
                <w:webHidden/>
              </w:rPr>
              <w:fldChar w:fldCharType="begin"/>
            </w:r>
            <w:r w:rsidR="000448D7">
              <w:rPr>
                <w:noProof/>
                <w:webHidden/>
              </w:rPr>
              <w:instrText xml:space="preserve"> PAGEREF _Toc170664859 \h </w:instrText>
            </w:r>
            <w:r w:rsidR="000448D7">
              <w:rPr>
                <w:noProof/>
                <w:webHidden/>
              </w:rPr>
            </w:r>
            <w:r w:rsidR="000448D7">
              <w:rPr>
                <w:noProof/>
                <w:webHidden/>
              </w:rPr>
              <w:fldChar w:fldCharType="separate"/>
            </w:r>
            <w:r w:rsidR="000448D7">
              <w:rPr>
                <w:noProof/>
                <w:webHidden/>
              </w:rPr>
              <w:t>22</w:t>
            </w:r>
            <w:r w:rsidR="000448D7">
              <w:rPr>
                <w:noProof/>
                <w:webHidden/>
              </w:rPr>
              <w:fldChar w:fldCharType="end"/>
            </w:r>
          </w:hyperlink>
        </w:p>
        <w:p w14:paraId="6F5B66A6" w14:textId="1741EC72"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0" w:history="1">
            <w:r w:rsidR="000448D7" w:rsidRPr="00DF62CD">
              <w:rPr>
                <w:rStyle w:val="Hyperlink"/>
                <w:rFonts w:eastAsiaTheme="majorEastAsia"/>
                <w:noProof/>
              </w:rPr>
              <w:t>4.3 Output Obtained</w:t>
            </w:r>
            <w:r w:rsidR="000448D7">
              <w:rPr>
                <w:noProof/>
                <w:webHidden/>
              </w:rPr>
              <w:tab/>
            </w:r>
            <w:r w:rsidR="000448D7">
              <w:rPr>
                <w:noProof/>
                <w:webHidden/>
              </w:rPr>
              <w:fldChar w:fldCharType="begin"/>
            </w:r>
            <w:r w:rsidR="000448D7">
              <w:rPr>
                <w:noProof/>
                <w:webHidden/>
              </w:rPr>
              <w:instrText xml:space="preserve"> PAGEREF _Toc170664860 \h </w:instrText>
            </w:r>
            <w:r w:rsidR="000448D7">
              <w:rPr>
                <w:noProof/>
                <w:webHidden/>
              </w:rPr>
            </w:r>
            <w:r w:rsidR="000448D7">
              <w:rPr>
                <w:noProof/>
                <w:webHidden/>
              </w:rPr>
              <w:fldChar w:fldCharType="separate"/>
            </w:r>
            <w:r w:rsidR="000448D7">
              <w:rPr>
                <w:noProof/>
                <w:webHidden/>
              </w:rPr>
              <w:t>25</w:t>
            </w:r>
            <w:r w:rsidR="000448D7">
              <w:rPr>
                <w:noProof/>
                <w:webHidden/>
              </w:rPr>
              <w:fldChar w:fldCharType="end"/>
            </w:r>
          </w:hyperlink>
        </w:p>
        <w:p w14:paraId="207DDBC7" w14:textId="07E699A5"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1" w:history="1">
            <w:r w:rsidR="000448D7" w:rsidRPr="00DF62CD">
              <w:rPr>
                <w:rStyle w:val="Hyperlink"/>
                <w:rFonts w:eastAsiaTheme="majorEastAsia"/>
                <w:noProof/>
              </w:rPr>
              <w:t>4.5 Testing</w:t>
            </w:r>
            <w:r w:rsidR="000448D7">
              <w:rPr>
                <w:noProof/>
                <w:webHidden/>
              </w:rPr>
              <w:tab/>
            </w:r>
            <w:r w:rsidR="000448D7">
              <w:rPr>
                <w:noProof/>
                <w:webHidden/>
              </w:rPr>
              <w:fldChar w:fldCharType="begin"/>
            </w:r>
            <w:r w:rsidR="000448D7">
              <w:rPr>
                <w:noProof/>
                <w:webHidden/>
              </w:rPr>
              <w:instrText xml:space="preserve"> PAGEREF _Toc170664861 \h </w:instrText>
            </w:r>
            <w:r w:rsidR="000448D7">
              <w:rPr>
                <w:noProof/>
                <w:webHidden/>
              </w:rPr>
            </w:r>
            <w:r w:rsidR="000448D7">
              <w:rPr>
                <w:noProof/>
                <w:webHidden/>
              </w:rPr>
              <w:fldChar w:fldCharType="separate"/>
            </w:r>
            <w:r w:rsidR="000448D7">
              <w:rPr>
                <w:noProof/>
                <w:webHidden/>
              </w:rPr>
              <w:t>27</w:t>
            </w:r>
            <w:r w:rsidR="000448D7">
              <w:rPr>
                <w:noProof/>
                <w:webHidden/>
              </w:rPr>
              <w:fldChar w:fldCharType="end"/>
            </w:r>
          </w:hyperlink>
        </w:p>
        <w:p w14:paraId="1765234F" w14:textId="313A3D95"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2" w:history="1">
            <w:r w:rsidR="000448D7" w:rsidRPr="00DF62CD">
              <w:rPr>
                <w:rStyle w:val="Hyperlink"/>
                <w:rFonts w:eastAsiaTheme="majorEastAsia"/>
                <w:noProof/>
              </w:rPr>
              <w:t>4.6 Discussion</w:t>
            </w:r>
            <w:r w:rsidR="000448D7">
              <w:rPr>
                <w:noProof/>
                <w:webHidden/>
              </w:rPr>
              <w:tab/>
            </w:r>
            <w:r w:rsidR="000448D7">
              <w:rPr>
                <w:noProof/>
                <w:webHidden/>
              </w:rPr>
              <w:fldChar w:fldCharType="begin"/>
            </w:r>
            <w:r w:rsidR="000448D7">
              <w:rPr>
                <w:noProof/>
                <w:webHidden/>
              </w:rPr>
              <w:instrText xml:space="preserve"> PAGEREF _Toc170664862 \h </w:instrText>
            </w:r>
            <w:r w:rsidR="000448D7">
              <w:rPr>
                <w:noProof/>
                <w:webHidden/>
              </w:rPr>
            </w:r>
            <w:r w:rsidR="000448D7">
              <w:rPr>
                <w:noProof/>
                <w:webHidden/>
              </w:rPr>
              <w:fldChar w:fldCharType="separate"/>
            </w:r>
            <w:r w:rsidR="000448D7">
              <w:rPr>
                <w:noProof/>
                <w:webHidden/>
              </w:rPr>
              <w:t>30</w:t>
            </w:r>
            <w:r w:rsidR="000448D7">
              <w:rPr>
                <w:noProof/>
                <w:webHidden/>
              </w:rPr>
              <w:fldChar w:fldCharType="end"/>
            </w:r>
          </w:hyperlink>
        </w:p>
        <w:p w14:paraId="1E084227" w14:textId="2E0C5B0D"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63" w:history="1">
            <w:r w:rsidR="000448D7" w:rsidRPr="00DF62CD">
              <w:rPr>
                <w:rStyle w:val="Hyperlink"/>
              </w:rPr>
              <w:t>Chapter 5 : Analysis and Evaluation</w:t>
            </w:r>
            <w:r w:rsidR="000448D7">
              <w:rPr>
                <w:webHidden/>
              </w:rPr>
              <w:tab/>
            </w:r>
            <w:r w:rsidR="000448D7">
              <w:rPr>
                <w:webHidden/>
              </w:rPr>
              <w:fldChar w:fldCharType="begin"/>
            </w:r>
            <w:r w:rsidR="000448D7">
              <w:rPr>
                <w:webHidden/>
              </w:rPr>
              <w:instrText xml:space="preserve"> PAGEREF _Toc170664863 \h </w:instrText>
            </w:r>
            <w:r w:rsidR="000448D7">
              <w:rPr>
                <w:webHidden/>
              </w:rPr>
            </w:r>
            <w:r w:rsidR="000448D7">
              <w:rPr>
                <w:webHidden/>
              </w:rPr>
              <w:fldChar w:fldCharType="separate"/>
            </w:r>
            <w:r w:rsidR="000448D7">
              <w:rPr>
                <w:webHidden/>
              </w:rPr>
              <w:t>32</w:t>
            </w:r>
            <w:r w:rsidR="000448D7">
              <w:rPr>
                <w:webHidden/>
              </w:rPr>
              <w:fldChar w:fldCharType="end"/>
            </w:r>
          </w:hyperlink>
        </w:p>
        <w:p w14:paraId="3DDE8B57" w14:textId="50439F3A"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4" w:history="1">
            <w:r w:rsidR="000448D7" w:rsidRPr="00DF62CD">
              <w:rPr>
                <w:rStyle w:val="Hyperlink"/>
                <w:rFonts w:eastAsiaTheme="majorEastAsia"/>
                <w:noProof/>
              </w:rPr>
              <w:t>5.1 Data Analysis</w:t>
            </w:r>
            <w:r w:rsidR="000448D7">
              <w:rPr>
                <w:noProof/>
                <w:webHidden/>
              </w:rPr>
              <w:tab/>
            </w:r>
            <w:r w:rsidR="000448D7">
              <w:rPr>
                <w:noProof/>
                <w:webHidden/>
              </w:rPr>
              <w:fldChar w:fldCharType="begin"/>
            </w:r>
            <w:r w:rsidR="000448D7">
              <w:rPr>
                <w:noProof/>
                <w:webHidden/>
              </w:rPr>
              <w:instrText xml:space="preserve"> PAGEREF _Toc170664864 \h </w:instrText>
            </w:r>
            <w:r w:rsidR="000448D7">
              <w:rPr>
                <w:noProof/>
                <w:webHidden/>
              </w:rPr>
            </w:r>
            <w:r w:rsidR="000448D7">
              <w:rPr>
                <w:noProof/>
                <w:webHidden/>
              </w:rPr>
              <w:fldChar w:fldCharType="separate"/>
            </w:r>
            <w:r w:rsidR="000448D7">
              <w:rPr>
                <w:noProof/>
                <w:webHidden/>
              </w:rPr>
              <w:t>32</w:t>
            </w:r>
            <w:r w:rsidR="000448D7">
              <w:rPr>
                <w:noProof/>
                <w:webHidden/>
              </w:rPr>
              <w:fldChar w:fldCharType="end"/>
            </w:r>
          </w:hyperlink>
        </w:p>
        <w:p w14:paraId="1D9452C9" w14:textId="0EC90843"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5" w:history="1">
            <w:r w:rsidR="000448D7" w:rsidRPr="00DF62CD">
              <w:rPr>
                <w:rStyle w:val="Hyperlink"/>
                <w:rFonts w:eastAsiaTheme="majorEastAsia"/>
                <w:noProof/>
              </w:rPr>
              <w:t>5.2 Results</w:t>
            </w:r>
            <w:r w:rsidR="000448D7">
              <w:rPr>
                <w:noProof/>
                <w:webHidden/>
              </w:rPr>
              <w:tab/>
            </w:r>
            <w:r w:rsidR="000448D7">
              <w:rPr>
                <w:noProof/>
                <w:webHidden/>
              </w:rPr>
              <w:fldChar w:fldCharType="begin"/>
            </w:r>
            <w:r w:rsidR="000448D7">
              <w:rPr>
                <w:noProof/>
                <w:webHidden/>
              </w:rPr>
              <w:instrText xml:space="preserve"> PAGEREF _Toc170664865 \h </w:instrText>
            </w:r>
            <w:r w:rsidR="000448D7">
              <w:rPr>
                <w:noProof/>
                <w:webHidden/>
              </w:rPr>
            </w:r>
            <w:r w:rsidR="000448D7">
              <w:rPr>
                <w:noProof/>
                <w:webHidden/>
              </w:rPr>
              <w:fldChar w:fldCharType="separate"/>
            </w:r>
            <w:r w:rsidR="000448D7">
              <w:rPr>
                <w:noProof/>
                <w:webHidden/>
              </w:rPr>
              <w:t>32</w:t>
            </w:r>
            <w:r w:rsidR="000448D7">
              <w:rPr>
                <w:noProof/>
                <w:webHidden/>
              </w:rPr>
              <w:fldChar w:fldCharType="end"/>
            </w:r>
          </w:hyperlink>
        </w:p>
        <w:p w14:paraId="5E38BC1D" w14:textId="4A019A1C"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6" w:history="1">
            <w:r w:rsidR="000448D7" w:rsidRPr="00DF62CD">
              <w:rPr>
                <w:rStyle w:val="Hyperlink"/>
                <w:rFonts w:eastAsiaTheme="majorEastAsia"/>
                <w:noProof/>
              </w:rPr>
              <w:t>5.3 Comparison with Objectives</w:t>
            </w:r>
            <w:r w:rsidR="000448D7">
              <w:rPr>
                <w:noProof/>
                <w:webHidden/>
              </w:rPr>
              <w:tab/>
            </w:r>
            <w:r w:rsidR="000448D7">
              <w:rPr>
                <w:noProof/>
                <w:webHidden/>
              </w:rPr>
              <w:fldChar w:fldCharType="begin"/>
            </w:r>
            <w:r w:rsidR="000448D7">
              <w:rPr>
                <w:noProof/>
                <w:webHidden/>
              </w:rPr>
              <w:instrText xml:space="preserve"> PAGEREF _Toc170664866 \h </w:instrText>
            </w:r>
            <w:r w:rsidR="000448D7">
              <w:rPr>
                <w:noProof/>
                <w:webHidden/>
              </w:rPr>
            </w:r>
            <w:r w:rsidR="000448D7">
              <w:rPr>
                <w:noProof/>
                <w:webHidden/>
              </w:rPr>
              <w:fldChar w:fldCharType="separate"/>
            </w:r>
            <w:r w:rsidR="000448D7">
              <w:rPr>
                <w:noProof/>
                <w:webHidden/>
              </w:rPr>
              <w:t>33</w:t>
            </w:r>
            <w:r w:rsidR="000448D7">
              <w:rPr>
                <w:noProof/>
                <w:webHidden/>
              </w:rPr>
              <w:fldChar w:fldCharType="end"/>
            </w:r>
          </w:hyperlink>
        </w:p>
        <w:p w14:paraId="41958F3C" w14:textId="5F38AAE3"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7" w:history="1">
            <w:r w:rsidR="000448D7" w:rsidRPr="00DF62CD">
              <w:rPr>
                <w:rStyle w:val="Hyperlink"/>
                <w:rFonts w:eastAsiaTheme="majorEastAsia"/>
                <w:noProof/>
              </w:rPr>
              <w:t>5.4 Discussion of Findings</w:t>
            </w:r>
            <w:r w:rsidR="000448D7">
              <w:rPr>
                <w:noProof/>
                <w:webHidden/>
              </w:rPr>
              <w:tab/>
            </w:r>
            <w:r w:rsidR="000448D7">
              <w:rPr>
                <w:noProof/>
                <w:webHidden/>
              </w:rPr>
              <w:fldChar w:fldCharType="begin"/>
            </w:r>
            <w:r w:rsidR="000448D7">
              <w:rPr>
                <w:noProof/>
                <w:webHidden/>
              </w:rPr>
              <w:instrText xml:space="preserve"> PAGEREF _Toc170664867 \h </w:instrText>
            </w:r>
            <w:r w:rsidR="000448D7">
              <w:rPr>
                <w:noProof/>
                <w:webHidden/>
              </w:rPr>
            </w:r>
            <w:r w:rsidR="000448D7">
              <w:rPr>
                <w:noProof/>
                <w:webHidden/>
              </w:rPr>
              <w:fldChar w:fldCharType="separate"/>
            </w:r>
            <w:r w:rsidR="000448D7">
              <w:rPr>
                <w:noProof/>
                <w:webHidden/>
              </w:rPr>
              <w:t>34</w:t>
            </w:r>
            <w:r w:rsidR="000448D7">
              <w:rPr>
                <w:noProof/>
                <w:webHidden/>
              </w:rPr>
              <w:fldChar w:fldCharType="end"/>
            </w:r>
          </w:hyperlink>
        </w:p>
        <w:p w14:paraId="21A4BD73" w14:textId="6804345E"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68" w:history="1">
            <w:r w:rsidR="000448D7" w:rsidRPr="00DF62CD">
              <w:rPr>
                <w:rStyle w:val="Hyperlink"/>
              </w:rPr>
              <w:t>Chapter 6 : Conclusion and Future Work</w:t>
            </w:r>
            <w:r w:rsidR="000448D7">
              <w:rPr>
                <w:webHidden/>
              </w:rPr>
              <w:tab/>
            </w:r>
            <w:r w:rsidR="000448D7">
              <w:rPr>
                <w:webHidden/>
              </w:rPr>
              <w:fldChar w:fldCharType="begin"/>
            </w:r>
            <w:r w:rsidR="000448D7">
              <w:rPr>
                <w:webHidden/>
              </w:rPr>
              <w:instrText xml:space="preserve"> PAGEREF _Toc170664868 \h </w:instrText>
            </w:r>
            <w:r w:rsidR="000448D7">
              <w:rPr>
                <w:webHidden/>
              </w:rPr>
            </w:r>
            <w:r w:rsidR="000448D7">
              <w:rPr>
                <w:webHidden/>
              </w:rPr>
              <w:fldChar w:fldCharType="separate"/>
            </w:r>
            <w:r w:rsidR="000448D7">
              <w:rPr>
                <w:webHidden/>
              </w:rPr>
              <w:t>35</w:t>
            </w:r>
            <w:r w:rsidR="000448D7">
              <w:rPr>
                <w:webHidden/>
              </w:rPr>
              <w:fldChar w:fldCharType="end"/>
            </w:r>
          </w:hyperlink>
        </w:p>
        <w:p w14:paraId="4804B7A6" w14:textId="306E8FA6"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9" w:history="1">
            <w:r w:rsidR="000448D7" w:rsidRPr="00DF62CD">
              <w:rPr>
                <w:rStyle w:val="Hyperlink"/>
                <w:rFonts w:eastAsiaTheme="majorEastAsia"/>
                <w:noProof/>
              </w:rPr>
              <w:t>6.2 Future Works</w:t>
            </w:r>
            <w:r w:rsidR="000448D7">
              <w:rPr>
                <w:noProof/>
                <w:webHidden/>
              </w:rPr>
              <w:tab/>
            </w:r>
            <w:r w:rsidR="000448D7">
              <w:rPr>
                <w:noProof/>
                <w:webHidden/>
              </w:rPr>
              <w:fldChar w:fldCharType="begin"/>
            </w:r>
            <w:r w:rsidR="000448D7">
              <w:rPr>
                <w:noProof/>
                <w:webHidden/>
              </w:rPr>
              <w:instrText xml:space="preserve"> PAGEREF _Toc170664869 \h </w:instrText>
            </w:r>
            <w:r w:rsidR="000448D7">
              <w:rPr>
                <w:noProof/>
                <w:webHidden/>
              </w:rPr>
            </w:r>
            <w:r w:rsidR="000448D7">
              <w:rPr>
                <w:noProof/>
                <w:webHidden/>
              </w:rPr>
              <w:fldChar w:fldCharType="separate"/>
            </w:r>
            <w:r w:rsidR="000448D7">
              <w:rPr>
                <w:noProof/>
                <w:webHidden/>
              </w:rPr>
              <w:t>35</w:t>
            </w:r>
            <w:r w:rsidR="000448D7">
              <w:rPr>
                <w:noProof/>
                <w:webHidden/>
              </w:rPr>
              <w:fldChar w:fldCharType="end"/>
            </w:r>
          </w:hyperlink>
        </w:p>
        <w:p w14:paraId="78063118" w14:textId="0BEBD37F"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70" w:history="1">
            <w:r w:rsidR="000448D7" w:rsidRPr="00DF62CD">
              <w:rPr>
                <w:rStyle w:val="Hyperlink"/>
              </w:rPr>
              <w:t>References</w:t>
            </w:r>
            <w:r w:rsidR="000448D7">
              <w:rPr>
                <w:webHidden/>
              </w:rPr>
              <w:tab/>
            </w:r>
            <w:r w:rsidR="000448D7">
              <w:rPr>
                <w:webHidden/>
              </w:rPr>
              <w:fldChar w:fldCharType="begin"/>
            </w:r>
            <w:r w:rsidR="000448D7">
              <w:rPr>
                <w:webHidden/>
              </w:rPr>
              <w:instrText xml:space="preserve"> PAGEREF _Toc170664870 \h </w:instrText>
            </w:r>
            <w:r w:rsidR="000448D7">
              <w:rPr>
                <w:webHidden/>
              </w:rPr>
            </w:r>
            <w:r w:rsidR="000448D7">
              <w:rPr>
                <w:webHidden/>
              </w:rPr>
              <w:fldChar w:fldCharType="separate"/>
            </w:r>
            <w:r w:rsidR="000448D7">
              <w:rPr>
                <w:webHidden/>
              </w:rPr>
              <w:t>36</w:t>
            </w:r>
            <w:r w:rsidR="000448D7">
              <w:rPr>
                <w:webHidden/>
              </w:rPr>
              <w:fldChar w:fldCharType="end"/>
            </w:r>
          </w:hyperlink>
        </w:p>
        <w:p w14:paraId="20966519" w14:textId="257C2FFC"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71" w:history="1">
            <w:r w:rsidR="000448D7" w:rsidRPr="00DF62CD">
              <w:rPr>
                <w:rStyle w:val="Hyperlink"/>
              </w:rPr>
              <w:t>Appendix</w:t>
            </w:r>
            <w:r w:rsidR="000448D7">
              <w:rPr>
                <w:webHidden/>
              </w:rPr>
              <w:tab/>
            </w:r>
            <w:r w:rsidR="000448D7">
              <w:rPr>
                <w:webHidden/>
              </w:rPr>
              <w:fldChar w:fldCharType="begin"/>
            </w:r>
            <w:r w:rsidR="000448D7">
              <w:rPr>
                <w:webHidden/>
              </w:rPr>
              <w:instrText xml:space="preserve"> PAGEREF _Toc170664871 \h </w:instrText>
            </w:r>
            <w:r w:rsidR="000448D7">
              <w:rPr>
                <w:webHidden/>
              </w:rPr>
            </w:r>
            <w:r w:rsidR="000448D7">
              <w:rPr>
                <w:webHidden/>
              </w:rPr>
              <w:fldChar w:fldCharType="separate"/>
            </w:r>
            <w:r w:rsidR="000448D7">
              <w:rPr>
                <w:webHidden/>
              </w:rPr>
              <w:t>41</w:t>
            </w:r>
            <w:r w:rsidR="000448D7">
              <w:rPr>
                <w:webHidden/>
              </w:rPr>
              <w:fldChar w:fldCharType="end"/>
            </w:r>
          </w:hyperlink>
        </w:p>
        <w:p w14:paraId="37163DFF" w14:textId="44B141D4"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6E2842">
      <w:pPr>
        <w:pStyle w:val="Title"/>
      </w:pPr>
      <w:r>
        <w:lastRenderedPageBreak/>
        <w:t xml:space="preserve">List of Figures </w:t>
      </w:r>
    </w:p>
    <w:p w14:paraId="779675AE" w14:textId="198C5298" w:rsidR="000448D7" w:rsidRDefault="00FB7E75">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r>
        <w:fldChar w:fldCharType="begin"/>
      </w:r>
      <w:r>
        <w:instrText xml:space="preserve"> TOC \h \z \c "Figure" </w:instrText>
      </w:r>
      <w:r>
        <w:fldChar w:fldCharType="separate"/>
      </w:r>
      <w:hyperlink w:anchor="_Toc170664872" w:history="1">
        <w:r w:rsidR="000448D7" w:rsidRPr="00B4192C">
          <w:rPr>
            <w:rStyle w:val="Hyperlink"/>
            <w:noProof/>
          </w:rPr>
          <w:t>Figure 3</w:t>
        </w:r>
        <w:r w:rsidR="000448D7" w:rsidRPr="00B4192C">
          <w:rPr>
            <w:rStyle w:val="Hyperlink"/>
            <w:noProof/>
          </w:rPr>
          <w:noBreakHyphen/>
          <w:t>1: General Block Diagram of AR Store</w:t>
        </w:r>
        <w:r w:rsidR="000448D7">
          <w:rPr>
            <w:noProof/>
            <w:webHidden/>
          </w:rPr>
          <w:tab/>
        </w:r>
        <w:r w:rsidR="000448D7">
          <w:rPr>
            <w:noProof/>
            <w:webHidden/>
          </w:rPr>
          <w:fldChar w:fldCharType="begin"/>
        </w:r>
        <w:r w:rsidR="000448D7">
          <w:rPr>
            <w:noProof/>
            <w:webHidden/>
          </w:rPr>
          <w:instrText xml:space="preserve"> PAGEREF _Toc170664872 \h </w:instrText>
        </w:r>
        <w:r w:rsidR="000448D7">
          <w:rPr>
            <w:noProof/>
            <w:webHidden/>
          </w:rPr>
        </w:r>
        <w:r w:rsidR="000448D7">
          <w:rPr>
            <w:noProof/>
            <w:webHidden/>
          </w:rPr>
          <w:fldChar w:fldCharType="separate"/>
        </w:r>
        <w:r w:rsidR="000448D7">
          <w:rPr>
            <w:noProof/>
            <w:webHidden/>
          </w:rPr>
          <w:t>17</w:t>
        </w:r>
        <w:r w:rsidR="000448D7">
          <w:rPr>
            <w:noProof/>
            <w:webHidden/>
          </w:rPr>
          <w:fldChar w:fldCharType="end"/>
        </w:r>
      </w:hyperlink>
    </w:p>
    <w:p w14:paraId="622D801B" w14:textId="6EB90CF1"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3" w:history="1">
        <w:r w:rsidR="000448D7" w:rsidRPr="00B4192C">
          <w:rPr>
            <w:rStyle w:val="Hyperlink"/>
            <w:noProof/>
          </w:rPr>
          <w:t>Figure 3</w:t>
        </w:r>
        <w:r w:rsidR="000448D7" w:rsidRPr="00B4192C">
          <w:rPr>
            <w:rStyle w:val="Hyperlink"/>
            <w:noProof/>
          </w:rPr>
          <w:noBreakHyphen/>
          <w:t>2: General Flow Chart of AR Store</w:t>
        </w:r>
        <w:r w:rsidR="000448D7">
          <w:rPr>
            <w:noProof/>
            <w:webHidden/>
          </w:rPr>
          <w:tab/>
        </w:r>
        <w:r w:rsidR="000448D7">
          <w:rPr>
            <w:noProof/>
            <w:webHidden/>
          </w:rPr>
          <w:fldChar w:fldCharType="begin"/>
        </w:r>
        <w:r w:rsidR="000448D7">
          <w:rPr>
            <w:noProof/>
            <w:webHidden/>
          </w:rPr>
          <w:instrText xml:space="preserve"> PAGEREF _Toc170664873 \h </w:instrText>
        </w:r>
        <w:r w:rsidR="000448D7">
          <w:rPr>
            <w:noProof/>
            <w:webHidden/>
          </w:rPr>
        </w:r>
        <w:r w:rsidR="000448D7">
          <w:rPr>
            <w:noProof/>
            <w:webHidden/>
          </w:rPr>
          <w:fldChar w:fldCharType="separate"/>
        </w:r>
        <w:r w:rsidR="000448D7">
          <w:rPr>
            <w:noProof/>
            <w:webHidden/>
          </w:rPr>
          <w:t>18</w:t>
        </w:r>
        <w:r w:rsidR="000448D7">
          <w:rPr>
            <w:noProof/>
            <w:webHidden/>
          </w:rPr>
          <w:fldChar w:fldCharType="end"/>
        </w:r>
      </w:hyperlink>
    </w:p>
    <w:p w14:paraId="06987B3B" w14:textId="66A304B3"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4" w:history="1">
        <w:r w:rsidR="000448D7" w:rsidRPr="00B4192C">
          <w:rPr>
            <w:rStyle w:val="Hyperlink"/>
            <w:noProof/>
          </w:rPr>
          <w:t>Figure 3</w:t>
        </w:r>
        <w:r w:rsidR="000448D7" w:rsidRPr="00B4192C">
          <w:rPr>
            <w:rStyle w:val="Hyperlink"/>
            <w:noProof/>
          </w:rPr>
          <w:noBreakHyphen/>
          <w:t>3: Use Case Diagram of AR Store</w:t>
        </w:r>
        <w:r w:rsidR="000448D7">
          <w:rPr>
            <w:noProof/>
            <w:webHidden/>
          </w:rPr>
          <w:tab/>
        </w:r>
        <w:r w:rsidR="000448D7">
          <w:rPr>
            <w:noProof/>
            <w:webHidden/>
          </w:rPr>
          <w:fldChar w:fldCharType="begin"/>
        </w:r>
        <w:r w:rsidR="000448D7">
          <w:rPr>
            <w:noProof/>
            <w:webHidden/>
          </w:rPr>
          <w:instrText xml:space="preserve"> PAGEREF _Toc170664874 \h </w:instrText>
        </w:r>
        <w:r w:rsidR="000448D7">
          <w:rPr>
            <w:noProof/>
            <w:webHidden/>
          </w:rPr>
        </w:r>
        <w:r w:rsidR="000448D7">
          <w:rPr>
            <w:noProof/>
            <w:webHidden/>
          </w:rPr>
          <w:fldChar w:fldCharType="separate"/>
        </w:r>
        <w:r w:rsidR="000448D7">
          <w:rPr>
            <w:noProof/>
            <w:webHidden/>
          </w:rPr>
          <w:t>19</w:t>
        </w:r>
        <w:r w:rsidR="000448D7">
          <w:rPr>
            <w:noProof/>
            <w:webHidden/>
          </w:rPr>
          <w:fldChar w:fldCharType="end"/>
        </w:r>
      </w:hyperlink>
    </w:p>
    <w:p w14:paraId="22BC3DBC" w14:textId="0751D85B"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5" w:history="1">
        <w:r w:rsidR="000448D7" w:rsidRPr="00B4192C">
          <w:rPr>
            <w:rStyle w:val="Hyperlink"/>
            <w:noProof/>
          </w:rPr>
          <w:t>Figure 3</w:t>
        </w:r>
        <w:r w:rsidR="000448D7" w:rsidRPr="00B4192C">
          <w:rPr>
            <w:rStyle w:val="Hyperlink"/>
            <w:noProof/>
          </w:rPr>
          <w:noBreakHyphen/>
          <w:t>4: DFD Level 0</w:t>
        </w:r>
        <w:r w:rsidR="000448D7">
          <w:rPr>
            <w:noProof/>
            <w:webHidden/>
          </w:rPr>
          <w:tab/>
        </w:r>
        <w:r w:rsidR="000448D7">
          <w:rPr>
            <w:noProof/>
            <w:webHidden/>
          </w:rPr>
          <w:fldChar w:fldCharType="begin"/>
        </w:r>
        <w:r w:rsidR="000448D7">
          <w:rPr>
            <w:noProof/>
            <w:webHidden/>
          </w:rPr>
          <w:instrText xml:space="preserve"> PAGEREF _Toc170664875 \h </w:instrText>
        </w:r>
        <w:r w:rsidR="000448D7">
          <w:rPr>
            <w:noProof/>
            <w:webHidden/>
          </w:rPr>
        </w:r>
        <w:r w:rsidR="000448D7">
          <w:rPr>
            <w:noProof/>
            <w:webHidden/>
          </w:rPr>
          <w:fldChar w:fldCharType="separate"/>
        </w:r>
        <w:r w:rsidR="000448D7">
          <w:rPr>
            <w:noProof/>
            <w:webHidden/>
          </w:rPr>
          <w:t>19</w:t>
        </w:r>
        <w:r w:rsidR="000448D7">
          <w:rPr>
            <w:noProof/>
            <w:webHidden/>
          </w:rPr>
          <w:fldChar w:fldCharType="end"/>
        </w:r>
      </w:hyperlink>
    </w:p>
    <w:p w14:paraId="2A990AB9" w14:textId="01E0922C"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6" w:history="1">
        <w:r w:rsidR="000448D7" w:rsidRPr="00B4192C">
          <w:rPr>
            <w:rStyle w:val="Hyperlink"/>
            <w:noProof/>
          </w:rPr>
          <w:t>Figure 4</w:t>
        </w:r>
        <w:r w:rsidR="000448D7" w:rsidRPr="00B4192C">
          <w:rPr>
            <w:rStyle w:val="Hyperlink"/>
            <w:noProof/>
          </w:rPr>
          <w:noBreakHyphen/>
          <w:t>1: Gantt Chart of AR Store</w:t>
        </w:r>
        <w:r w:rsidR="000448D7">
          <w:rPr>
            <w:noProof/>
            <w:webHidden/>
          </w:rPr>
          <w:tab/>
        </w:r>
        <w:r w:rsidR="000448D7">
          <w:rPr>
            <w:noProof/>
            <w:webHidden/>
          </w:rPr>
          <w:fldChar w:fldCharType="begin"/>
        </w:r>
        <w:r w:rsidR="000448D7">
          <w:rPr>
            <w:noProof/>
            <w:webHidden/>
          </w:rPr>
          <w:instrText xml:space="preserve"> PAGEREF _Toc170664876 \h </w:instrText>
        </w:r>
        <w:r w:rsidR="000448D7">
          <w:rPr>
            <w:noProof/>
            <w:webHidden/>
          </w:rPr>
        </w:r>
        <w:r w:rsidR="000448D7">
          <w:rPr>
            <w:noProof/>
            <w:webHidden/>
          </w:rPr>
          <w:fldChar w:fldCharType="separate"/>
        </w:r>
        <w:r w:rsidR="000448D7">
          <w:rPr>
            <w:noProof/>
            <w:webHidden/>
          </w:rPr>
          <w:t>25</w:t>
        </w:r>
        <w:r w:rsidR="000448D7">
          <w:rPr>
            <w:noProof/>
            <w:webHidden/>
          </w:rPr>
          <w:fldChar w:fldCharType="end"/>
        </w:r>
      </w:hyperlink>
    </w:p>
    <w:p w14:paraId="7C11498B" w14:textId="4C3D223D"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pPr>
        <w:spacing w:after="200" w:line="276" w:lineRule="auto"/>
        <w:jc w:val="left"/>
        <w:rPr>
          <w:b/>
          <w:bCs/>
          <w:sz w:val="36"/>
          <w:szCs w:val="36"/>
        </w:rPr>
      </w:pPr>
      <w:r w:rsidRPr="00E9338C">
        <w:rPr>
          <w:b/>
          <w:bCs/>
          <w:sz w:val="36"/>
          <w:szCs w:val="36"/>
        </w:rPr>
        <w:lastRenderedPageBreak/>
        <w:t xml:space="preserve">List of </w:t>
      </w:r>
      <w:r w:rsidR="001C488A" w:rsidRPr="00E9338C">
        <w:rPr>
          <w:b/>
          <w:bCs/>
          <w:sz w:val="36"/>
          <w:szCs w:val="36"/>
        </w:rPr>
        <w:t>Tables</w:t>
      </w:r>
    </w:p>
    <w:p w14:paraId="7BE4A482" w14:textId="2EE07C55" w:rsidR="000448D7" w:rsidRDefault="001C488A">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r>
        <w:fldChar w:fldCharType="begin"/>
      </w:r>
      <w:r>
        <w:instrText xml:space="preserve"> TOC \h \z \c "Table" </w:instrText>
      </w:r>
      <w:r>
        <w:fldChar w:fldCharType="separate"/>
      </w:r>
      <w:hyperlink w:anchor="_Toc170664877" w:history="1">
        <w:r w:rsidR="000448D7" w:rsidRPr="00CB16BE">
          <w:rPr>
            <w:rStyle w:val="Hyperlink"/>
            <w:noProof/>
          </w:rPr>
          <w:t>Table 1: Manual Testing for AR feature.</w:t>
        </w:r>
        <w:r w:rsidR="000448D7">
          <w:rPr>
            <w:noProof/>
            <w:webHidden/>
          </w:rPr>
          <w:tab/>
        </w:r>
        <w:r w:rsidR="000448D7">
          <w:rPr>
            <w:noProof/>
            <w:webHidden/>
          </w:rPr>
          <w:fldChar w:fldCharType="begin"/>
        </w:r>
        <w:r w:rsidR="000448D7">
          <w:rPr>
            <w:noProof/>
            <w:webHidden/>
          </w:rPr>
          <w:instrText xml:space="preserve"> PAGEREF _Toc170664877 \h </w:instrText>
        </w:r>
        <w:r w:rsidR="000448D7">
          <w:rPr>
            <w:noProof/>
            <w:webHidden/>
          </w:rPr>
        </w:r>
        <w:r w:rsidR="000448D7">
          <w:rPr>
            <w:noProof/>
            <w:webHidden/>
          </w:rPr>
          <w:fldChar w:fldCharType="separate"/>
        </w:r>
        <w:r w:rsidR="000448D7">
          <w:rPr>
            <w:noProof/>
            <w:webHidden/>
          </w:rPr>
          <w:t>27</w:t>
        </w:r>
        <w:r w:rsidR="000448D7">
          <w:rPr>
            <w:noProof/>
            <w:webHidden/>
          </w:rPr>
          <w:fldChar w:fldCharType="end"/>
        </w:r>
      </w:hyperlink>
    </w:p>
    <w:p w14:paraId="0D880B89" w14:textId="42CFCDCF"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8" w:history="1">
        <w:r w:rsidR="000448D7" w:rsidRPr="00CB16BE">
          <w:rPr>
            <w:rStyle w:val="Hyperlink"/>
            <w:noProof/>
          </w:rPr>
          <w:t>Table 2: Manual testing for Frontend:</w:t>
        </w:r>
        <w:r w:rsidR="000448D7">
          <w:rPr>
            <w:noProof/>
            <w:webHidden/>
          </w:rPr>
          <w:tab/>
        </w:r>
        <w:r w:rsidR="000448D7">
          <w:rPr>
            <w:noProof/>
            <w:webHidden/>
          </w:rPr>
          <w:fldChar w:fldCharType="begin"/>
        </w:r>
        <w:r w:rsidR="000448D7">
          <w:rPr>
            <w:noProof/>
            <w:webHidden/>
          </w:rPr>
          <w:instrText xml:space="preserve"> PAGEREF _Toc170664878 \h </w:instrText>
        </w:r>
        <w:r w:rsidR="000448D7">
          <w:rPr>
            <w:noProof/>
            <w:webHidden/>
          </w:rPr>
        </w:r>
        <w:r w:rsidR="000448D7">
          <w:rPr>
            <w:noProof/>
            <w:webHidden/>
          </w:rPr>
          <w:fldChar w:fldCharType="separate"/>
        </w:r>
        <w:r w:rsidR="000448D7">
          <w:rPr>
            <w:noProof/>
            <w:webHidden/>
          </w:rPr>
          <w:t>29</w:t>
        </w:r>
        <w:r w:rsidR="000448D7">
          <w:rPr>
            <w:noProof/>
            <w:webHidden/>
          </w:rPr>
          <w:fldChar w:fldCharType="end"/>
        </w:r>
      </w:hyperlink>
    </w:p>
    <w:p w14:paraId="372F476F" w14:textId="24F2A977"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9" w:history="1">
        <w:r w:rsidR="000448D7" w:rsidRPr="00CB16BE">
          <w:rPr>
            <w:rStyle w:val="Hyperlink"/>
            <w:noProof/>
          </w:rPr>
          <w:t>Table 3: Manual Testing for Backend</w:t>
        </w:r>
        <w:r w:rsidR="000448D7">
          <w:rPr>
            <w:noProof/>
            <w:webHidden/>
          </w:rPr>
          <w:tab/>
        </w:r>
        <w:r w:rsidR="000448D7">
          <w:rPr>
            <w:noProof/>
            <w:webHidden/>
          </w:rPr>
          <w:fldChar w:fldCharType="begin"/>
        </w:r>
        <w:r w:rsidR="000448D7">
          <w:rPr>
            <w:noProof/>
            <w:webHidden/>
          </w:rPr>
          <w:instrText xml:space="preserve"> PAGEREF _Toc170664879 \h </w:instrText>
        </w:r>
        <w:r w:rsidR="000448D7">
          <w:rPr>
            <w:noProof/>
            <w:webHidden/>
          </w:rPr>
        </w:r>
        <w:r w:rsidR="000448D7">
          <w:rPr>
            <w:noProof/>
            <w:webHidden/>
          </w:rPr>
          <w:fldChar w:fldCharType="separate"/>
        </w:r>
        <w:r w:rsidR="000448D7">
          <w:rPr>
            <w:noProof/>
            <w:webHidden/>
          </w:rPr>
          <w:t>30</w:t>
        </w:r>
        <w:r w:rsidR="000448D7">
          <w:rPr>
            <w:noProof/>
            <w:webHidden/>
          </w:rPr>
          <w:fldChar w:fldCharType="end"/>
        </w:r>
      </w:hyperlink>
    </w:p>
    <w:p w14:paraId="607E2E56" w14:textId="2BD43DCC"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1" w:name="_Toc170664842"/>
      <w:r>
        <w:lastRenderedPageBreak/>
        <w:t>: Introduction</w:t>
      </w:r>
      <w:bookmarkEnd w:id="1"/>
    </w:p>
    <w:p w14:paraId="6ED1E54B" w14:textId="0E97072E"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ugmented reality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2" w:name="_Toc170664843"/>
      <w:r w:rsidRPr="00215741">
        <w:t>1.1 Overview</w:t>
      </w:r>
      <w:bookmarkEnd w:id="2"/>
    </w:p>
    <w:p w14:paraId="71E2170B" w14:textId="39285929"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augmented reality (AR)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w:t>
      </w:r>
      <w:r>
        <w:lastRenderedPageBreak/>
        <w:t>Node.js, and MongoDB.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3" w:name="_Toc170664844"/>
      <w:r>
        <w:t>1.2 Problem Statement</w:t>
      </w:r>
      <w:bookmarkEnd w:id="3"/>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2C5D27E7" w:rsidR="00D26E14" w:rsidRPr="00D26E14" w:rsidRDefault="00D26E14" w:rsidP="00D26E14">
      <w:r w:rsidRPr="00D26E14">
        <w:t>Furthermore, existing ecommerce platforms typically lack the integration of advanced technologies that could significantly enhance the shopping experience. Augmented reality (AR)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6B72640B" w:rsidR="00192F64" w:rsidRDefault="00192F64" w:rsidP="00D26E14">
      <w:pPr>
        <w:pStyle w:val="Heading2"/>
      </w:pPr>
      <w:bookmarkStart w:id="4" w:name="_Toc170664845"/>
      <w:r>
        <w:t>1.3 Objective</w:t>
      </w:r>
      <w:r w:rsidR="009C46CA">
        <w:t>s</w:t>
      </w:r>
      <w:bookmarkEnd w:id="4"/>
    </w:p>
    <w:p w14:paraId="1ECAC427" w14:textId="4126D1B1" w:rsidR="00C66797" w:rsidRPr="00DB4063" w:rsidRDefault="00C66797" w:rsidP="004135E1">
      <w:r w:rsidRPr="00C66797">
        <w:t>To develop an innovative ecommerce platform for the furniture industry, integrating augmented reality (AR) technology to enhance the online shopping experience.</w:t>
      </w:r>
      <w:r w:rsidR="00DB4063">
        <w:t xml:space="preserve"> </w:t>
      </w:r>
      <w:r w:rsidRPr="00C66797">
        <w:t>Develop a user-friendly ecommerce platform tailored for the furniture industry.</w:t>
      </w:r>
      <w:r w:rsidR="00DB4063">
        <w:t xml:space="preserve"> </w:t>
      </w:r>
      <w:r w:rsidRPr="00C66797">
        <w:lastRenderedPageBreak/>
        <w:t>Integrate AR functionality to allow customers to visualize furniture products in their own living spaces.</w:t>
      </w:r>
      <w:r w:rsidR="00DB4063">
        <w:t xml:space="preserve"> </w:t>
      </w:r>
      <w:r w:rsidRPr="00C66797">
        <w:t>Implement a robust backend infrastructure to support data management.</w:t>
      </w:r>
      <w:r w:rsidR="00DB4063">
        <w:t xml:space="preserve"> </w:t>
      </w:r>
      <w:r w:rsidRPr="00C66797">
        <w:t xml:space="preserve">Design a responsive </w:t>
      </w:r>
      <w:r w:rsidR="74E2A0D7">
        <w:t>front-end</w:t>
      </w:r>
      <w:r w:rsidRPr="00C66797">
        <w:t xml:space="preserve"> interface for seamless user interaction.</w:t>
      </w:r>
      <w:r w:rsidR="00DB4063">
        <w:t xml:space="preserve"> </w:t>
      </w:r>
      <w:r w:rsidRPr="00C66797">
        <w:t>Ensure secure user authentication mechanisms.</w:t>
      </w:r>
      <w:r w:rsidR="00DB4063">
        <w:t xml:space="preserve"> </w:t>
      </w:r>
      <w:r w:rsidRPr="00C66797">
        <w:t>Evaluate the impact of AR technology on customer engagement and satisfaction.</w:t>
      </w:r>
    </w:p>
    <w:p w14:paraId="120E200C" w14:textId="1233D4A8" w:rsidR="006B2F57" w:rsidRDefault="006B2F57" w:rsidP="00C66797">
      <w:pPr>
        <w:pStyle w:val="Heading2"/>
      </w:pPr>
      <w:bookmarkStart w:id="5" w:name="_Toc170664846"/>
      <w:r>
        <w:t xml:space="preserve">1.4 </w:t>
      </w:r>
      <w:r w:rsidR="00AB5DF0">
        <w:t>Aim</w:t>
      </w:r>
      <w:r w:rsidR="009C46CA">
        <w:t>s</w:t>
      </w:r>
      <w:bookmarkEnd w:id="5"/>
    </w:p>
    <w:p w14:paraId="156B6A55" w14:textId="14F2937B" w:rsidR="002170DE" w:rsidRPr="000448D7" w:rsidRDefault="00E4262B" w:rsidP="002170DE">
      <w:r w:rsidRPr="00E4262B">
        <w:t>To revolutionize the online furniture shopping experience by integrating augmented reality (AR)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6" w:name="_Toc170664847"/>
      <w:r>
        <w:t>1.5 Motivation</w:t>
      </w:r>
      <w:bookmarkEnd w:id="6"/>
    </w:p>
    <w:p w14:paraId="558E3612" w14:textId="1AF157CB" w:rsidR="006A6241" w:rsidRDefault="006A6241" w:rsidP="006A6241">
      <w:r>
        <w:t>The motivation behind our university final year project stems from the desire to address the limitations of traditional online furniture shopping platforms. We aim to enhance the online shopping experience for customers by leveraging emerging technologies such as augmented reality (AR).</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lastRenderedPageBreak/>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7" w:name="_Toc170664848"/>
      <w:r>
        <w:t>1.6 Scope</w:t>
      </w:r>
      <w:bookmarkEnd w:id="7"/>
    </w:p>
    <w:p w14:paraId="0426ECD0" w14:textId="7CEAB95F" w:rsidR="003C7E96" w:rsidRDefault="00DB4063" w:rsidP="00DB4063">
      <w:r w:rsidRPr="00DB4063">
        <w:t>Our project aims to develop an ecommerce platform tailored for the furniture industry, with a focus on integrating augmented reality (AR)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8" w:name="_Toc170664849"/>
      <w:r>
        <w:t xml:space="preserve">1.7 </w:t>
      </w:r>
      <w:r w:rsidR="000C37C0">
        <w:t>Applications</w:t>
      </w:r>
      <w:bookmarkEnd w:id="8"/>
    </w:p>
    <w:p w14:paraId="72CD94E2" w14:textId="58CB5C57" w:rsidR="00DB4063" w:rsidRPr="00DB4063" w:rsidRDefault="00DB4063" w:rsidP="00DB4063">
      <w:r w:rsidRPr="00DB4063">
        <w:t>Our project has significant applications in ecommerce and online retail. By integrating augmented reality (AR) technology, our project enhances the online furniture shopping experience, allowing customers to visualize furniture in their own spaces. This leads to better purchase decisions, reduced return rates, and increased customer satisfaction. Our 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9" w:name="_Toc170664850"/>
      <w:r>
        <w:lastRenderedPageBreak/>
        <w:t xml:space="preserve">1.8 </w:t>
      </w:r>
      <w:r w:rsidR="006748D7" w:rsidRPr="006748D7">
        <w:t>Feasibility Study</w:t>
      </w:r>
      <w:bookmarkEnd w:id="9"/>
    </w:p>
    <w:p w14:paraId="7E8B398B" w14:textId="352E879A" w:rsidR="00DB4063" w:rsidRDefault="00DB4063" w:rsidP="00DB4063">
      <w:r>
        <w:t>Our project, focused on developing an ecommerce platform with augmented reality (AR) integration for the furniture industry, underwent a comprehensive feasibility study to assess its technical, economic, and operational viability. The study yielded the following findings:</w:t>
      </w:r>
    </w:p>
    <w:p w14:paraId="2828DFF2" w14:textId="70A8708E" w:rsidR="00DB4063" w:rsidRDefault="00DB4063" w:rsidP="00DB4063">
      <w:r w:rsidRPr="00DB4063">
        <w:rPr>
          <w:b/>
          <w:bCs/>
        </w:rPr>
        <w:t>Technical Feasibility:</w:t>
      </w:r>
      <w:r>
        <w:t xml:space="preserve"> The required technologies, including React, Node.js, MongoDB,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7259C479"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ROI)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2A8382C4" w14:textId="1E833960" w:rsidR="00DC1BD4" w:rsidRPr="006748D7" w:rsidRDefault="00DB4063" w:rsidP="00DB4063">
      <w:r>
        <w:t>Based on the findings of the feasibility study, our project was deemed technically, economically, and operationally feasible. The project has the potential to deliver significant value to stakeholders, enhance the online furniture shopping experience, and contribute to industry innovation.</w:t>
      </w:r>
    </w:p>
    <w:p w14:paraId="78E51493" w14:textId="07534683" w:rsidR="00E02B8F" w:rsidRDefault="00E02B8F">
      <w:pPr>
        <w:spacing w:after="200" w:line="276" w:lineRule="auto"/>
        <w:jc w:val="left"/>
      </w:pPr>
      <w:r>
        <w:br w:type="page"/>
      </w:r>
    </w:p>
    <w:p w14:paraId="20C4D3DA" w14:textId="01139498" w:rsidR="00E02B8F" w:rsidRDefault="00E02B8F" w:rsidP="00E02B8F">
      <w:pPr>
        <w:pStyle w:val="Heading1"/>
      </w:pPr>
      <w:bookmarkStart w:id="10" w:name="_Toc170664851"/>
      <w:r>
        <w:lastRenderedPageBreak/>
        <w:t>: Literature Review</w:t>
      </w:r>
      <w:bookmarkEnd w:id="10"/>
    </w:p>
    <w:p w14:paraId="24940884" w14:textId="7A5B8917"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Augmented Reality (AR)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40F22C1C"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UAT).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0C3EB4F4"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MongoDB.</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635E38AE" w14:textId="77777777" w:rsidR="003B77C2" w:rsidRDefault="003B77C2" w:rsidP="003B77C2"/>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11752688" w:rsidR="00572274" w:rsidRPr="00572274" w:rsidRDefault="00572274" w:rsidP="00572274">
      <w:r w:rsidRPr="00572274">
        <w:t>The successful integration of augmented reality (AR)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08DCC77C" w:rsidR="00572274" w:rsidRPr="00572274" w:rsidRDefault="00572274" w:rsidP="00572274">
      <w:r w:rsidRPr="00572274">
        <w:lastRenderedPageBreak/>
        <w:t>Firstly, it is essential to prioritize user experience (UX)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1" w:name="_Toc170664852"/>
      <w:r>
        <w:lastRenderedPageBreak/>
        <w:t>: System Design</w:t>
      </w:r>
      <w:bookmarkEnd w:id="11"/>
    </w:p>
    <w:p w14:paraId="255DA49A" w14:textId="3C23A850" w:rsidR="000E1982" w:rsidRPr="000E1982" w:rsidRDefault="000E1982" w:rsidP="000E1982">
      <w:pPr>
        <w:pStyle w:val="Heading2"/>
      </w:pPr>
      <w:bookmarkStart w:id="12" w:name="_Toc170664853"/>
      <w:r>
        <w:t xml:space="preserve">3.1 </w:t>
      </w:r>
      <w:r w:rsidR="00831FC5">
        <w:t>General System Design</w:t>
      </w:r>
      <w:bookmarkEnd w:id="12"/>
    </w:p>
    <w:p w14:paraId="5166F981" w14:textId="3915B6B5" w:rsidR="00DB4063" w:rsidRDefault="00DB4063" w:rsidP="00DB4063">
      <w:pPr>
        <w:rPr>
          <w:lang w:bidi="ar-SA"/>
        </w:rPr>
      </w:pPr>
      <w:r>
        <w:rPr>
          <w:lang w:bidi="ar-SA"/>
        </w:rPr>
        <w:t>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MongoDB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The web application works as follows: The user accesses the web page through a compatible browser and device that supports ARCore, WebXR, and compatible Android &amp; iOS versions. The user browses the product catalog and selects an item to view in AR mode. The web page requests permission to access the device’s camera and sensors and initializes the AR session using the WebXR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288F838B" w:rsidR="00B164E9" w:rsidRPr="00531048" w:rsidRDefault="005C2651" w:rsidP="005C2651">
      <w:pPr>
        <w:pStyle w:val="Caption"/>
        <w:jc w:val="center"/>
        <w:rPr>
          <w:szCs w:val="22"/>
          <w:lang w:bidi="ar-SA"/>
        </w:rPr>
      </w:pPr>
      <w:bookmarkStart w:id="13" w:name="_Toc170664872"/>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1</w:t>
      </w:r>
      <w:r w:rsidR="00A27A3C">
        <w:rPr>
          <w:szCs w:val="22"/>
        </w:rPr>
        <w:fldChar w:fldCharType="end"/>
      </w:r>
      <w:r w:rsidRPr="00531048">
        <w:rPr>
          <w:szCs w:val="22"/>
        </w:rPr>
        <w:t>: General Block Diagram</w:t>
      </w:r>
      <w:r w:rsidR="00B0554D">
        <w:rPr>
          <w:szCs w:val="22"/>
        </w:rPr>
        <w:t xml:space="preserve"> of AR Store</w:t>
      </w:r>
      <w:bookmarkEnd w:id="13"/>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05B5E6B4" w:rsidR="00E0689A" w:rsidRPr="00531048" w:rsidRDefault="00AB23B0" w:rsidP="00AB23B0">
      <w:pPr>
        <w:pStyle w:val="Caption"/>
        <w:jc w:val="center"/>
        <w:rPr>
          <w:szCs w:val="22"/>
        </w:rPr>
      </w:pPr>
      <w:bookmarkStart w:id="14" w:name="_Toc170664873"/>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2</w:t>
      </w:r>
      <w:r w:rsidR="00A27A3C">
        <w:rPr>
          <w:szCs w:val="22"/>
        </w:rPr>
        <w:fldChar w:fldCharType="end"/>
      </w:r>
      <w:r w:rsidRPr="00531048">
        <w:rPr>
          <w:szCs w:val="22"/>
        </w:rPr>
        <w:t>: General Flow Chart</w:t>
      </w:r>
      <w:r w:rsidR="00B0554D">
        <w:rPr>
          <w:szCs w:val="22"/>
        </w:rPr>
        <w:t xml:space="preserve"> of AR Store</w:t>
      </w:r>
      <w:bookmarkEnd w:id="14"/>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2242350C" w:rsidR="006A3E4A" w:rsidRDefault="00531048" w:rsidP="00F43240">
      <w:pPr>
        <w:pStyle w:val="Caption"/>
        <w:spacing w:line="360" w:lineRule="auto"/>
        <w:jc w:val="center"/>
        <w:rPr>
          <w:szCs w:val="22"/>
        </w:rPr>
      </w:pPr>
      <w:bookmarkStart w:id="15" w:name="_Toc170664874"/>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3</w:t>
      </w:r>
      <w:r w:rsidR="00A27A3C">
        <w:rPr>
          <w:szCs w:val="22"/>
        </w:rPr>
        <w:fldChar w:fldCharType="end"/>
      </w:r>
      <w:r w:rsidRPr="00531048">
        <w:rPr>
          <w:szCs w:val="22"/>
        </w:rPr>
        <w:t>: Use Case Diagram</w:t>
      </w:r>
      <w:r w:rsidR="00B0554D">
        <w:rPr>
          <w:szCs w:val="22"/>
        </w:rPr>
        <w:t xml:space="preserve"> of AR Store</w:t>
      </w:r>
      <w:bookmarkEnd w:id="15"/>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3B10957F" w:rsidR="00A27A3C" w:rsidRDefault="00A27A3C" w:rsidP="00F43240">
      <w:pPr>
        <w:pStyle w:val="Caption"/>
        <w:spacing w:line="360" w:lineRule="auto"/>
        <w:jc w:val="center"/>
        <w:rPr>
          <w:szCs w:val="22"/>
        </w:rPr>
      </w:pPr>
      <w:bookmarkStart w:id="16" w:name="_Toc170664875"/>
      <w:r w:rsidRPr="00A27A3C">
        <w:rPr>
          <w:szCs w:val="22"/>
        </w:rPr>
        <w:t xml:space="preserve">Figure </w:t>
      </w:r>
      <w:r w:rsidRPr="00A27A3C">
        <w:rPr>
          <w:szCs w:val="22"/>
        </w:rPr>
        <w:fldChar w:fldCharType="begin"/>
      </w:r>
      <w:r w:rsidRPr="00A27A3C">
        <w:rPr>
          <w:szCs w:val="22"/>
        </w:rPr>
        <w:instrText xml:space="preserve"> STYLEREF 1 \s </w:instrText>
      </w:r>
      <w:r w:rsidRPr="00A27A3C">
        <w:rPr>
          <w:szCs w:val="22"/>
        </w:rPr>
        <w:fldChar w:fldCharType="separate"/>
      </w:r>
      <w:r w:rsidR="00B46A25">
        <w:rPr>
          <w:noProof/>
          <w:szCs w:val="22"/>
        </w:rPr>
        <w:t>3</w:t>
      </w:r>
      <w:r w:rsidRPr="00A27A3C">
        <w:rPr>
          <w:szCs w:val="22"/>
        </w:rPr>
        <w:fldChar w:fldCharType="end"/>
      </w:r>
      <w:r w:rsidRPr="00A27A3C">
        <w:rPr>
          <w:szCs w:val="22"/>
        </w:rPr>
        <w:noBreakHyphen/>
      </w:r>
      <w:r w:rsidRPr="00A27A3C">
        <w:rPr>
          <w:szCs w:val="22"/>
        </w:rPr>
        <w:fldChar w:fldCharType="begin"/>
      </w:r>
      <w:r w:rsidRPr="00A27A3C">
        <w:rPr>
          <w:szCs w:val="22"/>
        </w:rPr>
        <w:instrText xml:space="preserve"> SEQ Figure \* ARABIC \s 1 </w:instrText>
      </w:r>
      <w:r w:rsidRPr="00A27A3C">
        <w:rPr>
          <w:szCs w:val="22"/>
        </w:rPr>
        <w:fldChar w:fldCharType="separate"/>
      </w:r>
      <w:r w:rsidR="00B46A25">
        <w:rPr>
          <w:noProof/>
          <w:szCs w:val="22"/>
        </w:rPr>
        <w:t>4</w:t>
      </w:r>
      <w:r w:rsidRPr="00A27A3C">
        <w:rPr>
          <w:szCs w:val="22"/>
        </w:rPr>
        <w:fldChar w:fldCharType="end"/>
      </w:r>
      <w:r w:rsidRPr="00A27A3C">
        <w:rPr>
          <w:szCs w:val="22"/>
        </w:rPr>
        <w:t>: DFD Level 0</w:t>
      </w:r>
      <w:bookmarkEnd w:id="16"/>
    </w:p>
    <w:p w14:paraId="3BA0AD90" w14:textId="77777777" w:rsidR="00084A7C" w:rsidRPr="00084A7C" w:rsidRDefault="00084A7C" w:rsidP="00084A7C"/>
    <w:p w14:paraId="62BD77C1" w14:textId="77777777" w:rsidR="007C5F50" w:rsidRDefault="007C5F50" w:rsidP="007C5F50">
      <w:pPr>
        <w:pStyle w:val="Heading2"/>
      </w:pPr>
      <w:bookmarkStart w:id="17" w:name="_Toc170664854"/>
      <w:r>
        <w:t>3.2 Algorithms Used</w:t>
      </w:r>
      <w:bookmarkEnd w:id="17"/>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18" w:name="_Hlk152018200"/>
      <w:r w:rsidR="005A2A21" w:rsidRPr="005A2A21">
        <w:t>Simultaneous Localization and Mapping</w:t>
      </w:r>
      <w:bookmarkEnd w:id="18"/>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43A222E8" w:rsidR="00E4602C" w:rsidRDefault="00E4602C" w:rsidP="00E4602C">
      <w:pPr>
        <w:pStyle w:val="Heading3"/>
      </w:pPr>
      <w:bookmarkStart w:id="19" w:name="_Toc170664855"/>
      <w:r>
        <w:lastRenderedPageBreak/>
        <w:t xml:space="preserve">3.2.1 </w:t>
      </w:r>
      <w:r w:rsidRPr="005A2A21">
        <w:t>Visual-Inertial Odometry</w:t>
      </w:r>
      <w:bookmarkEnd w:id="19"/>
    </w:p>
    <w:p w14:paraId="17E0FBFC" w14:textId="5A83E2B1" w:rsidR="007C7818" w:rsidRPr="007C7818" w:rsidRDefault="007C7818" w:rsidP="007C7818">
      <w:r>
        <w:t>Visual-Inertial Odometry (VIO) combines camera and motion sensor data to track a device's movement in real-time. Cameras capture images of the surroundings, focusing on specific points like patterns or corners that serve as movement markers. Meanwhile, motion sensors like 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0" w:name="_Toc170664856"/>
      <w:r>
        <w:t xml:space="preserve">3.2.2 </w:t>
      </w:r>
      <w:r w:rsidRPr="00D67DAD">
        <w:t>Simultaneous Localization and Mapping</w:t>
      </w:r>
      <w:bookmarkEnd w:id="20"/>
    </w:p>
    <w:p w14:paraId="32DCA57E" w14:textId="77777777" w:rsidR="007C7818" w:rsidRDefault="007C7818" w:rsidP="007C7818">
      <w:pPr>
        <w:rPr>
          <w:rFonts w:cs="Times New Roman"/>
          <w:color w:val="auto"/>
        </w:rPr>
      </w:pPr>
      <w:r>
        <w:t>Simultaneous Localization and Mapping (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1" w:name="_Toc170664857"/>
      <w:r>
        <w:lastRenderedPageBreak/>
        <w:t xml:space="preserve">: </w:t>
      </w:r>
      <w:r w:rsidR="009C46CA" w:rsidRPr="0043432B">
        <w:t>Implementation and Discussion</w:t>
      </w:r>
      <w:bookmarkEnd w:id="21"/>
    </w:p>
    <w:p w14:paraId="33F422B4" w14:textId="18B00AED" w:rsidR="009C46CA" w:rsidRDefault="009C46CA" w:rsidP="00215741">
      <w:pPr>
        <w:pStyle w:val="Heading2"/>
        <w:shd w:val="clear" w:color="auto" w:fill="FFFFFF" w:themeFill="background1"/>
      </w:pPr>
      <w:bookmarkStart w:id="22" w:name="_Toc170664858"/>
      <w:r>
        <w:t>4.1 Methodology</w:t>
      </w:r>
      <w:bookmarkEnd w:id="22"/>
    </w:p>
    <w:p w14:paraId="3CCA941A" w14:textId="77777777" w:rsidR="007F197C" w:rsidRDefault="007F197C" w:rsidP="007F197C">
      <w:pPr>
        <w:rPr>
          <w:rFonts w:cs="Times New Roman"/>
          <w:color w:val="auto"/>
        </w:rPr>
      </w:pPr>
      <w:r>
        <w:t>In the implementation of our university final year project, a systematic approach was adopted to ensure the successful development of the ecommerce platform with augmented reality (AR)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7777777" w:rsidR="007F197C" w:rsidRDefault="007F197C" w:rsidP="007F197C">
      <w:r>
        <w:t>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MongoDB, a NoSQL database for storing product, user, cart, and order data. To incorporate AR functionality into the platform, libraries such as Three.js and WebXR Device API were utilized. Three.js provided tools for rendering 3D models of furniture products, while WebXR Device API enabled AR experiences on compatible devices.</w:t>
      </w:r>
    </w:p>
    <w:p w14:paraId="6961E90E" w14:textId="77777777"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UAT)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lastRenderedPageBreak/>
        <w:t>After successful testing and validation, the ecommerce platform will be deployed to a production environment. This involved setting up the hosting infrastructure, 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3" w:name="_Toc170664859"/>
      <w:r>
        <w:t>4.2 Implementation Steps</w:t>
      </w:r>
      <w:bookmarkEnd w:id="23"/>
    </w:p>
    <w:p w14:paraId="4CD9689C" w14:textId="620F3696" w:rsidR="004A1B9F" w:rsidRDefault="004A1B9F" w:rsidP="004A1B9F">
      <w:r>
        <w:t>The implementation of our project, which involves developing an ecommerce platform with augmented reality (AR)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ebXR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lastRenderedPageBreak/>
        <w:t>Backend Infrastructure:</w:t>
      </w:r>
    </w:p>
    <w:p w14:paraId="36C812D9" w14:textId="4660A24A" w:rsidR="004A1B9F" w:rsidRDefault="004A1B9F" w:rsidP="007C7818">
      <w:pPr>
        <w:ind w:left="1080"/>
      </w:pPr>
      <w:r w:rsidRPr="007C7818">
        <w:rPr>
          <w:b/>
          <w:bCs/>
        </w:rPr>
        <w:t>Step 4:</w:t>
      </w:r>
      <w:r>
        <w:t xml:space="preserve"> Initialize a Node.js application and set up the backend server using Express.js.</w:t>
      </w:r>
    </w:p>
    <w:p w14:paraId="3487CEBF" w14:textId="7A213C91" w:rsidR="004A1B9F" w:rsidRDefault="004A1B9F" w:rsidP="007C7818">
      <w:pPr>
        <w:ind w:left="1080"/>
      </w:pPr>
      <w:r w:rsidRPr="007C7818">
        <w:rPr>
          <w:b/>
          <w:bCs/>
        </w:rPr>
        <w:t>Step 5:</w:t>
      </w:r>
      <w:r>
        <w:t xml:space="preserve"> Design and implement the RESTful API layer to handle requests from the frontend and interact with the MongoDB database.</w:t>
      </w:r>
    </w:p>
    <w:p w14:paraId="59134CE7" w14:textId="78FB1959" w:rsidR="004A1B9F" w:rsidRDefault="004A1B9F" w:rsidP="007C7818">
      <w:pPr>
        <w:ind w:left="1080"/>
      </w:pPr>
      <w:r w:rsidRPr="007C7818">
        <w:rPr>
          <w:b/>
          <w:bCs/>
        </w:rPr>
        <w:t>Step 6:</w:t>
      </w:r>
      <w:r>
        <w:t xml:space="preserve"> Develop authentication and authorization mechanisms using JSON Web Tokens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796B332A" w:rsidR="004A1B9F" w:rsidRDefault="004A1B9F" w:rsidP="007C7818">
      <w:pPr>
        <w:ind w:left="1080"/>
      </w:pPr>
      <w:r w:rsidRPr="007C7818">
        <w:rPr>
          <w:b/>
          <w:bCs/>
        </w:rPr>
        <w:t>Step 7:</w:t>
      </w:r>
      <w:r>
        <w:t xml:space="preserve"> Design the MongoDB database schema to store product, user, cart, and order data.</w:t>
      </w:r>
    </w:p>
    <w:p w14:paraId="5177AB78" w14:textId="3A03255D" w:rsidR="004A1B9F" w:rsidRDefault="004A1B9F" w:rsidP="007C7818">
      <w:pPr>
        <w:ind w:left="1080"/>
      </w:pPr>
      <w:r w:rsidRPr="007C7818">
        <w:rPr>
          <w:b/>
          <w:bCs/>
        </w:rPr>
        <w:t>Step 8:</w:t>
      </w:r>
      <w:r>
        <w:t xml:space="preserve"> Implement data access and manipulation logic to interact with the MongoDB database using Mongoose, a MongoDB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62938BAF" w14:textId="15E959A9" w:rsidR="004A1B9F" w:rsidRPr="00B63C46" w:rsidRDefault="004A1B9F">
      <w:pPr>
        <w:pStyle w:val="ListParagraph"/>
        <w:numPr>
          <w:ilvl w:val="0"/>
          <w:numId w:val="2"/>
        </w:numPr>
        <w:rPr>
          <w:b/>
          <w:bCs/>
        </w:rPr>
      </w:pPr>
      <w:r w:rsidRPr="00B63C46">
        <w:rPr>
          <w:b/>
          <w:bCs/>
        </w:rPr>
        <w:t>AR Integration:</w:t>
      </w:r>
    </w:p>
    <w:p w14:paraId="5162B3FB" w14:textId="5388632B" w:rsidR="004A1B9F" w:rsidRDefault="004A1B9F" w:rsidP="007C7818">
      <w:pPr>
        <w:ind w:left="1080"/>
      </w:pPr>
      <w:r w:rsidRPr="007C7818">
        <w:rPr>
          <w:b/>
          <w:bCs/>
        </w:rPr>
        <w:t>Step 9:</w:t>
      </w:r>
      <w:r>
        <w:t xml:space="preserve"> Develop AR functionality to enable customers to visualize furniture products in their own living spaces.</w:t>
      </w:r>
    </w:p>
    <w:p w14:paraId="529F843E" w14:textId="238A5863" w:rsidR="004A1B9F" w:rsidRDefault="004A1B9F" w:rsidP="007C7818">
      <w:pPr>
        <w:ind w:left="1080"/>
      </w:pPr>
      <w:r w:rsidRPr="007C7818">
        <w:rPr>
          <w:b/>
          <w:bCs/>
        </w:rPr>
        <w:t>Step 10:</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lastRenderedPageBreak/>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11685C30" w:rsidR="004A1B9F" w:rsidRDefault="004A1B9F" w:rsidP="007C7818">
      <w:pPr>
        <w:ind w:left="1080"/>
      </w:pPr>
      <w:r w:rsidRPr="007C7818">
        <w:rPr>
          <w:b/>
          <w:bCs/>
        </w:rPr>
        <w:t>Step 11:</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3A2767A0" w:rsidR="004A1B9F" w:rsidRDefault="004A1B9F" w:rsidP="007C7818">
      <w:pPr>
        <w:ind w:left="1080"/>
      </w:pPr>
      <w:r w:rsidRPr="007C7818">
        <w:rPr>
          <w:b/>
          <w:bCs/>
        </w:rPr>
        <w:t>Step 12:</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40C64DF0" w14:textId="0658A67F" w:rsidR="00B0176F" w:rsidRDefault="004A1B9F" w:rsidP="004A1B9F">
      <w:r>
        <w:t>Overall, the implementation steps followed a systematic approach to develop the ecommerce platform with AR integration, addressing challenges as they arose and ensuring the successful delivery of a robust and innovative solution.</w:t>
      </w:r>
    </w:p>
    <w:p w14:paraId="35303C63" w14:textId="77777777" w:rsidR="003B4144" w:rsidRDefault="00B0176F" w:rsidP="003B4144">
      <w:pPr>
        <w:keepNext/>
        <w:jc w:val="center"/>
      </w:pPr>
      <w:r>
        <w:rPr>
          <w:noProof/>
        </w:rPr>
        <w:lastRenderedPageBreak/>
        <w:drawing>
          <wp:inline distT="0" distB="0" distL="0" distR="0" wp14:anchorId="5A77FEF7" wp14:editId="32126365">
            <wp:extent cx="5413882" cy="26544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67098" cy="2680581"/>
                    </a:xfrm>
                    <a:prstGeom prst="rect">
                      <a:avLst/>
                    </a:prstGeom>
                  </pic:spPr>
                </pic:pic>
              </a:graphicData>
            </a:graphic>
          </wp:inline>
        </w:drawing>
      </w:r>
    </w:p>
    <w:p w14:paraId="7B298AED" w14:textId="4B633ED4" w:rsidR="00B0176F" w:rsidRDefault="003B4144" w:rsidP="003B4144">
      <w:pPr>
        <w:pStyle w:val="Caption"/>
        <w:jc w:val="center"/>
      </w:pPr>
      <w:bookmarkStart w:id="24" w:name="_Toc170664876"/>
      <w:r>
        <w:t xml:space="preserve">Figure </w:t>
      </w:r>
      <w:fldSimple w:instr=" STYLEREF 1 \s ">
        <w:r w:rsidR="00B46A25">
          <w:rPr>
            <w:noProof/>
          </w:rPr>
          <w:t>4</w:t>
        </w:r>
      </w:fldSimple>
      <w:r>
        <w:noBreakHyphen/>
      </w:r>
      <w:fldSimple w:instr=" SEQ Figure \* ARABIC \s 1 ">
        <w:r w:rsidR="00B46A25">
          <w:rPr>
            <w:noProof/>
          </w:rPr>
          <w:t>1</w:t>
        </w:r>
      </w:fldSimple>
      <w:r>
        <w:t>: Gantt Chart of AR Store</w:t>
      </w:r>
      <w:bookmarkEnd w:id="24"/>
    </w:p>
    <w:p w14:paraId="155D7E57" w14:textId="77777777" w:rsidR="003B4144" w:rsidRPr="003B4144" w:rsidRDefault="003B4144" w:rsidP="003B4144"/>
    <w:p w14:paraId="2403D332" w14:textId="4CDEB0D0" w:rsidR="004D1153" w:rsidRDefault="004D1153" w:rsidP="00215741">
      <w:pPr>
        <w:pStyle w:val="Heading2"/>
        <w:shd w:val="clear" w:color="auto" w:fill="FFFFFF" w:themeFill="background1"/>
      </w:pPr>
      <w:bookmarkStart w:id="25" w:name="_Toc170664860"/>
      <w:r>
        <w:t>4.3 Output Obtained</w:t>
      </w:r>
      <w:bookmarkEnd w:id="25"/>
    </w:p>
    <w:p w14:paraId="7238F988" w14:textId="77777777" w:rsidR="00DB4063" w:rsidRPr="00DB4063" w:rsidRDefault="00DB4063" w:rsidP="00DB4063">
      <w:r w:rsidRPr="00DB4063">
        <w:t>The AR Store project successfully integrated Augmented Reality (AR) technology into an ecommerce platform, resulting in several notable outputs. These outputs highlight the functionalities and improvements achieved through the implementation of the system.</w:t>
      </w:r>
    </w:p>
    <w:p w14:paraId="0EC9CB4C" w14:textId="77777777" w:rsidR="00DB4063" w:rsidRPr="00DB4063" w:rsidRDefault="00DB4063" w:rsidP="00DB4063">
      <w:r w:rsidRPr="00DB4063">
        <w:rPr>
          <w:b/>
          <w:bCs/>
        </w:rPr>
        <w:t>User Interface (UI) Enhancements:</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lastRenderedPageBreak/>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6B983EBD" w14:textId="03BF1B93" w:rsidR="00DB4063" w:rsidRPr="00A71155" w:rsidRDefault="00DB4063">
      <w:pPr>
        <w:pStyle w:val="ListParagraph"/>
        <w:numPr>
          <w:ilvl w:val="0"/>
          <w:numId w:val="8"/>
        </w:numPr>
        <w:rPr>
          <w:highlight w:val="yellow"/>
        </w:rPr>
      </w:pPr>
      <w:r w:rsidRPr="00A71155">
        <w:rPr>
          <w:b/>
          <w:bCs/>
          <w:highlight w:val="yellow"/>
        </w:rPr>
        <w:t>Order Processing:</w:t>
      </w:r>
      <w:r w:rsidRPr="00A71155">
        <w:rPr>
          <w:highlight w:val="yellow"/>
        </w:rPr>
        <w:t xml:space="preserve"> Streamlined order processing system that handles customer orders, tracks inventory, and manages shipments.</w:t>
      </w:r>
      <w:r w:rsidR="00A71155">
        <w:rPr>
          <w:highlight w:val="yellow"/>
        </w:rPr>
        <w:t xml:space="preserve"> --Not sure to </w:t>
      </w:r>
      <w:proofErr w:type="gramStart"/>
      <w:r w:rsidR="00A71155">
        <w:rPr>
          <w:highlight w:val="yellow"/>
        </w:rPr>
        <w:t>implement(</w:t>
      </w:r>
      <w:proofErr w:type="gramEnd"/>
      <w:r w:rsidR="00A71155">
        <w:rPr>
          <w:highlight w:val="yellow"/>
        </w:rPr>
        <w:t>Remainin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pPr>
        <w:pStyle w:val="ListParagraph"/>
        <w:numPr>
          <w:ilvl w:val="0"/>
          <w:numId w:val="10"/>
        </w:numPr>
      </w:pPr>
      <w:r w:rsidRPr="007F197C">
        <w:rPr>
          <w:b/>
          <w:bCs/>
        </w:rPr>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t>Data Protection:</w:t>
      </w:r>
      <w:r w:rsidRPr="00DB4063">
        <w:t xml:space="preserve"> Implementation of secure data handling practices to protect user information and transaction details.</w:t>
      </w:r>
    </w:p>
    <w:p w14:paraId="0F378C5B" w14:textId="77777777" w:rsidR="00DB4063" w:rsidRPr="00DB4063" w:rsidRDefault="00DB406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182FA49B" w14:textId="77777777" w:rsidR="004D1153" w:rsidRPr="004D1153" w:rsidRDefault="004D1153" w:rsidP="004D1153"/>
    <w:p w14:paraId="65CE2B9C" w14:textId="0E4B0DBC" w:rsidR="009C46CA" w:rsidRPr="00215741" w:rsidRDefault="009C46CA" w:rsidP="00215741">
      <w:pPr>
        <w:pStyle w:val="Heading2"/>
        <w:shd w:val="clear" w:color="auto" w:fill="FFFFFF" w:themeFill="background1"/>
      </w:pPr>
      <w:bookmarkStart w:id="26" w:name="_Toc170664861"/>
      <w:r w:rsidRPr="00215741">
        <w:lastRenderedPageBreak/>
        <w:t>4.</w:t>
      </w:r>
      <w:r w:rsidR="00902617">
        <w:t>4</w:t>
      </w:r>
      <w:r w:rsidRPr="00215741">
        <w:t xml:space="preserve"> Testing</w:t>
      </w:r>
      <w:bookmarkEnd w:id="26"/>
    </w:p>
    <w:p w14:paraId="2C905231" w14:textId="395526F7" w:rsidR="00473244" w:rsidRDefault="006A2C7E" w:rsidP="006A2C7E">
      <w:pPr>
        <w:pStyle w:val="Caption"/>
      </w:pPr>
      <w:bookmarkStart w:id="27" w:name="_Toc170664877"/>
      <w:r>
        <w:t xml:space="preserve">Table </w:t>
      </w:r>
      <w:fldSimple w:instr=" SEQ Table \* ARABIC ">
        <w:r w:rsidR="00B46A25">
          <w:rPr>
            <w:noProof/>
          </w:rPr>
          <w:t>1</w:t>
        </w:r>
      </w:fldSimple>
      <w:r>
        <w:t>:</w:t>
      </w:r>
      <w:r w:rsidR="001E2590">
        <w:t xml:space="preserve"> Manual Testing</w:t>
      </w:r>
      <w:r w:rsidR="00B21E9A">
        <w:t xml:space="preserve"> for AR feature.</w:t>
      </w:r>
      <w:bookmarkEnd w:id="27"/>
    </w:p>
    <w:tbl>
      <w:tblPr>
        <w:tblStyle w:val="GridTable1Light"/>
        <w:tblpPr w:leftFromText="180" w:rightFromText="180" w:vertAnchor="text" w:tblpY="1"/>
        <w:tblOverlap w:val="never"/>
        <w:tblW w:w="0" w:type="auto"/>
        <w:tblLook w:val="04A0" w:firstRow="1" w:lastRow="0" w:firstColumn="1" w:lastColumn="0" w:noHBand="0" w:noVBand="1"/>
      </w:tblPr>
      <w:tblGrid>
        <w:gridCol w:w="714"/>
        <w:gridCol w:w="2016"/>
        <w:gridCol w:w="2460"/>
        <w:gridCol w:w="2365"/>
        <w:gridCol w:w="744"/>
      </w:tblGrid>
      <w:tr w:rsidR="00E819C6" w14:paraId="4C0B6092" w14:textId="77777777" w:rsidTr="00DA39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C88604A" w14:textId="24643180" w:rsidR="00B33737" w:rsidRDefault="00B33737" w:rsidP="00DA3945">
            <w:r>
              <w:t>Test Case</w:t>
            </w:r>
          </w:p>
        </w:tc>
        <w:tc>
          <w:tcPr>
            <w:tcW w:w="1890"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520"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430"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4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6B848FF0" w14:textId="11991D1C" w:rsidR="00B33737" w:rsidRDefault="00E0127D" w:rsidP="00DA3945">
            <w:r>
              <w:t>TC</w:t>
            </w:r>
            <w:r w:rsidR="00D009BC">
              <w:t>1</w:t>
            </w:r>
          </w:p>
        </w:tc>
        <w:tc>
          <w:tcPr>
            <w:tcW w:w="1890"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520"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430"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4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7AAC61AA" w14:textId="7223D9BF" w:rsidR="00B33737" w:rsidRDefault="00E0127D" w:rsidP="00DA3945">
            <w:r>
              <w:t>TC</w:t>
            </w:r>
            <w:r w:rsidR="00D009BC">
              <w:t>2</w:t>
            </w:r>
          </w:p>
        </w:tc>
        <w:tc>
          <w:tcPr>
            <w:tcW w:w="1890"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520"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430"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4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36AFB091" w14:textId="24338B39" w:rsidR="00B33737" w:rsidRDefault="00E0127D" w:rsidP="00DA3945">
            <w:r>
              <w:t>TC</w:t>
            </w:r>
            <w:r w:rsidR="00D009BC">
              <w:t>3</w:t>
            </w:r>
          </w:p>
        </w:tc>
        <w:tc>
          <w:tcPr>
            <w:tcW w:w="1890"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520"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430"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4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50883633" w14:textId="4C357648" w:rsidR="00B33737" w:rsidRDefault="00E0127D" w:rsidP="00DA3945">
            <w:r>
              <w:t>TC</w:t>
            </w:r>
            <w:r w:rsidR="00D009BC">
              <w:t>4</w:t>
            </w:r>
          </w:p>
        </w:tc>
        <w:tc>
          <w:tcPr>
            <w:tcW w:w="1890"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t xml:space="preserve">(Prerequisite: </w:t>
            </w:r>
            <w:r w:rsidR="00E0127D">
              <w:t>TC1</w:t>
            </w:r>
            <w:r>
              <w:t>)</w:t>
            </w:r>
          </w:p>
        </w:tc>
        <w:tc>
          <w:tcPr>
            <w:tcW w:w="2520"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t xml:space="preserve">Make sure the </w:t>
            </w:r>
            <w:r w:rsidR="56B88BDA">
              <w:t>surroundings have</w:t>
            </w:r>
            <w:r>
              <w:t xml:space="preserve"> enough lighting. </w:t>
            </w:r>
            <w:r w:rsidR="005D724F">
              <w:t xml:space="preserve">Enter AR mode and view the reticle. </w:t>
            </w:r>
            <w:r w:rsidR="003F188F">
              <w:t>Make sure the reticle is on the floor and close to you. Press</w:t>
            </w:r>
            <w:r w:rsidR="5D404A77">
              <w:t xml:space="preserve"> </w:t>
            </w:r>
            <w:r w:rsidR="2C5D6646">
              <w:t>the</w:t>
            </w:r>
            <w:r w:rsidR="003F188F">
              <w:t xml:space="preserve"> place furniture button.</w:t>
            </w:r>
          </w:p>
        </w:tc>
        <w:tc>
          <w:tcPr>
            <w:tcW w:w="2430"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t>The model of the furniture must be on top of the reticle that was visible.</w:t>
            </w:r>
          </w:p>
        </w:tc>
        <w:tc>
          <w:tcPr>
            <w:tcW w:w="74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t>Pass</w:t>
            </w:r>
          </w:p>
        </w:tc>
      </w:tr>
      <w:tr w:rsidR="00E0127D" w14:paraId="62FD9FD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20E003C1" w14:textId="6F8A1A0A" w:rsidR="00E0127D" w:rsidRDefault="00E0127D" w:rsidP="00DA3945">
            <w:r>
              <w:t>TC5</w:t>
            </w:r>
          </w:p>
        </w:tc>
        <w:tc>
          <w:tcPr>
            <w:tcW w:w="1890"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520"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 xml:space="preserve">Create buttons and other interfaces. Set </w:t>
            </w:r>
            <w:r>
              <w:lastRenderedPageBreak/>
              <w:t>their position to absolute.</w:t>
            </w:r>
          </w:p>
        </w:tc>
        <w:tc>
          <w:tcPr>
            <w:tcW w:w="2430"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lastRenderedPageBreak/>
              <w:t xml:space="preserve">The created buttons and interfaces must be visible and </w:t>
            </w:r>
            <w:r>
              <w:lastRenderedPageBreak/>
              <w:t>interactive after entering AR mode.</w:t>
            </w:r>
          </w:p>
        </w:tc>
        <w:tc>
          <w:tcPr>
            <w:tcW w:w="74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DD56F6" w14:paraId="6E1CE6A1"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5EEC9F38" w14:textId="2D2F29EA" w:rsidR="00DD56F6" w:rsidRDefault="00DD56F6" w:rsidP="00DA3945">
            <w:r>
              <w:t>TC6</w:t>
            </w:r>
          </w:p>
        </w:tc>
        <w:tc>
          <w:tcPr>
            <w:tcW w:w="1890"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520"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430"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4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3847B682" w14:textId="36FC4927" w:rsidR="00127E3A" w:rsidRDefault="00127E3A" w:rsidP="00DA3945">
            <w:r>
              <w:t>TC7</w:t>
            </w:r>
          </w:p>
        </w:tc>
        <w:tc>
          <w:tcPr>
            <w:tcW w:w="1890"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520"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430"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4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7604CAF4" w14:textId="1F021CD1" w:rsidR="003F3740" w:rsidRDefault="003F3740" w:rsidP="00DA3945">
            <w:r>
              <w:t>TC8</w:t>
            </w:r>
          </w:p>
        </w:tc>
        <w:tc>
          <w:tcPr>
            <w:tcW w:w="1890"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520"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w:t>
            </w:r>
            <w:r w:rsidR="00D422CC">
              <w:lastRenderedPageBreak/>
              <w:t>multiple</w:t>
            </w:r>
            <w:r w:rsidR="00523D4B">
              <w:t xml:space="preserve"> swipe gesture</w:t>
            </w:r>
            <w:r w:rsidR="00D422CC">
              <w:t xml:space="preserve">s </w:t>
            </w:r>
            <w:r w:rsidR="00523D4B">
              <w:t>on the furniture</w:t>
            </w:r>
            <w:r w:rsidR="00243E10">
              <w:t>.</w:t>
            </w:r>
          </w:p>
        </w:tc>
        <w:tc>
          <w:tcPr>
            <w:tcW w:w="2430"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lastRenderedPageBreak/>
              <w:t xml:space="preserve">The furniture should turn according to the user’s swipe gestures. </w:t>
            </w:r>
            <w:r w:rsidR="04F619A0">
              <w:t>E</w:t>
            </w:r>
            <w:r w:rsidR="13C83532">
              <w:t>xample</w:t>
            </w:r>
            <w:r w:rsidR="00D8304A">
              <w:t>:</w:t>
            </w:r>
            <w:r w:rsidR="001F60A7">
              <w:t xml:space="preserve"> Swiping left should turn the furniture to the </w:t>
            </w:r>
            <w:r w:rsidR="00D1781C">
              <w:t>left and vice versa.</w:t>
            </w:r>
          </w:p>
        </w:tc>
        <w:tc>
          <w:tcPr>
            <w:tcW w:w="744" w:type="dxa"/>
          </w:tcPr>
          <w:p w14:paraId="2D15C2B9" w14:textId="523A2E5B" w:rsidR="003F3740" w:rsidRDefault="00D422CC" w:rsidP="00DA3945">
            <w:pPr>
              <w:cnfStyle w:val="000000000000" w:firstRow="0" w:lastRow="0" w:firstColumn="0" w:lastColumn="0" w:oddVBand="0" w:evenVBand="0" w:oddHBand="0" w:evenHBand="0" w:firstRowFirstColumn="0" w:firstRowLastColumn="0" w:lastRowFirstColumn="0" w:lastRowLastColumn="0"/>
            </w:pPr>
            <w:r>
              <w:t>Fail</w:t>
            </w:r>
          </w:p>
        </w:tc>
      </w:tr>
    </w:tbl>
    <w:p w14:paraId="3338057E" w14:textId="77777777" w:rsidR="00084A7C" w:rsidRPr="00AC31EE" w:rsidRDefault="00084A7C" w:rsidP="00AC31EE"/>
    <w:p w14:paraId="35D2EE1F" w14:textId="2706D34F" w:rsidR="001E2590" w:rsidRPr="001E2590" w:rsidRDefault="006A2C7E" w:rsidP="006A2C7E">
      <w:pPr>
        <w:pStyle w:val="Caption"/>
      </w:pPr>
      <w:bookmarkStart w:id="28" w:name="_Toc170664878"/>
      <w:r>
        <w:t xml:space="preserve">Table </w:t>
      </w:r>
      <w:fldSimple w:instr=" SEQ Table \* ARABIC ">
        <w:r w:rsidR="00B46A25">
          <w:rPr>
            <w:noProof/>
          </w:rPr>
          <w:t>2</w:t>
        </w:r>
      </w:fldSimple>
      <w:r>
        <w:t>:</w:t>
      </w:r>
      <w:r w:rsidR="0058595C">
        <w:t xml:space="preserve"> </w:t>
      </w:r>
      <w:r w:rsidR="008C088C">
        <w:t>Manual testing for Frontend:</w:t>
      </w:r>
      <w:bookmarkEnd w:id="28"/>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4C0B77">
        <w:trPr>
          <w:trHeight w:val="540"/>
        </w:trPr>
        <w:tc>
          <w:tcPr>
            <w:tcW w:w="677"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108"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30"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40"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20"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4C0B77">
        <w:trPr>
          <w:trHeight w:val="1928"/>
        </w:trPr>
        <w:tc>
          <w:tcPr>
            <w:tcW w:w="677"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108"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30"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40"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20"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4C0B77">
        <w:trPr>
          <w:trHeight w:val="1941"/>
        </w:trPr>
        <w:tc>
          <w:tcPr>
            <w:tcW w:w="677"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108"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30"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40"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20"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4C0B77">
        <w:trPr>
          <w:trHeight w:val="1649"/>
        </w:trPr>
        <w:tc>
          <w:tcPr>
            <w:tcW w:w="677"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3</w:t>
            </w:r>
          </w:p>
        </w:tc>
        <w:tc>
          <w:tcPr>
            <w:tcW w:w="2108"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30"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40"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20"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4C0B77">
        <w:trPr>
          <w:trHeight w:val="1662"/>
        </w:trPr>
        <w:tc>
          <w:tcPr>
            <w:tcW w:w="677"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4</w:t>
            </w:r>
          </w:p>
        </w:tc>
        <w:tc>
          <w:tcPr>
            <w:tcW w:w="2108"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30"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40"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20" w:type="dxa"/>
            <w:hideMark/>
          </w:tcPr>
          <w:p w14:paraId="6193D426" w14:textId="6AE17E50" w:rsidR="00027669" w:rsidRPr="00FC00D6" w:rsidRDefault="000265DF">
            <w:pPr>
              <w:spacing w:after="0" w:line="240" w:lineRule="auto"/>
              <w:jc w:val="left"/>
              <w:rPr>
                <w:rFonts w:cs="Times New Roman"/>
                <w:szCs w:val="24"/>
                <w:lang w:bidi="ar-SA"/>
              </w:rPr>
            </w:pPr>
            <w:r>
              <w:rPr>
                <w:rFonts w:cs="Times New Roman"/>
                <w:szCs w:val="24"/>
                <w:lang w:bidi="ar-SA"/>
              </w:rPr>
              <w:t>Fail</w:t>
            </w:r>
          </w:p>
        </w:tc>
      </w:tr>
      <w:tr w:rsidR="004C0B77" w:rsidRPr="00FC00D6" w14:paraId="023D3758" w14:textId="77777777" w:rsidTr="004C0B77">
        <w:trPr>
          <w:trHeight w:val="1372"/>
        </w:trPr>
        <w:tc>
          <w:tcPr>
            <w:tcW w:w="677"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108"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30"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40"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20"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68232B82" w14:textId="77777777" w:rsidR="008C088C" w:rsidRDefault="008C088C" w:rsidP="008C088C"/>
    <w:p w14:paraId="3F881AC9" w14:textId="1F46578A" w:rsidR="00AC31EE" w:rsidRDefault="006A2C7E" w:rsidP="006A2C7E">
      <w:pPr>
        <w:pStyle w:val="Caption"/>
      </w:pPr>
      <w:bookmarkStart w:id="29" w:name="_Toc170664879"/>
      <w:r>
        <w:t xml:space="preserve">Table </w:t>
      </w:r>
      <w:fldSimple w:instr=" SEQ Table \* ARABIC ">
        <w:r w:rsidR="00B46A25">
          <w:rPr>
            <w:noProof/>
          </w:rPr>
          <w:t>3</w:t>
        </w:r>
      </w:fldSimple>
      <w:r>
        <w:t>:</w:t>
      </w:r>
      <w:r w:rsidR="00AC31EE">
        <w:t xml:space="preserve"> Manual Testing for Backend</w:t>
      </w:r>
      <w:bookmarkEnd w:id="29"/>
    </w:p>
    <w:tbl>
      <w:tblPr>
        <w:tblStyle w:val="TableGridLight"/>
        <w:tblW w:w="8272" w:type="dxa"/>
        <w:tblLook w:val="04A0" w:firstRow="1" w:lastRow="0" w:firstColumn="1" w:lastColumn="0" w:noHBand="0" w:noVBand="1"/>
      </w:tblPr>
      <w:tblGrid>
        <w:gridCol w:w="710"/>
        <w:gridCol w:w="2071"/>
        <w:gridCol w:w="2292"/>
        <w:gridCol w:w="130"/>
        <w:gridCol w:w="2332"/>
        <w:gridCol w:w="737"/>
      </w:tblGrid>
      <w:tr w:rsidR="004C0B77" w:rsidRPr="00BB614B" w14:paraId="7B0D4FCC" w14:textId="77777777" w:rsidTr="004C0B77">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5"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430" w:type="dxa"/>
            <w:gridSpan w:val="2"/>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340"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1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4C0B77">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lastRenderedPageBreak/>
              <w:t>TC1</w:t>
            </w:r>
          </w:p>
        </w:tc>
        <w:tc>
          <w:tcPr>
            <w:tcW w:w="2075"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9"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71" w:type="dxa"/>
            <w:gridSpan w:val="2"/>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1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4C0B77">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5"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9"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71" w:type="dxa"/>
            <w:gridSpan w:val="2"/>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1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4C0B77">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5"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9"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71" w:type="dxa"/>
            <w:gridSpan w:val="2"/>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1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4C0B77">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5"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9"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71" w:type="dxa"/>
            <w:gridSpan w:val="2"/>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17" w:type="dxa"/>
            <w:hideMark/>
          </w:tcPr>
          <w:p w14:paraId="04BC3389" w14:textId="6411EA24" w:rsidR="00AC31EE" w:rsidRPr="00BB614B" w:rsidRDefault="0043432B">
            <w:pPr>
              <w:spacing w:after="0" w:line="240" w:lineRule="auto"/>
              <w:jc w:val="left"/>
              <w:rPr>
                <w:rFonts w:cs="Times New Roman"/>
                <w:szCs w:val="24"/>
                <w:lang w:bidi="ar-SA"/>
              </w:rPr>
            </w:pPr>
            <w:r>
              <w:rPr>
                <w:rFonts w:cs="Times New Roman"/>
                <w:szCs w:val="24"/>
                <w:lang w:bidi="ar-SA"/>
              </w:rPr>
              <w:t>Fail</w:t>
            </w:r>
          </w:p>
        </w:tc>
      </w:tr>
      <w:tr w:rsidR="004C0B77" w:rsidRPr="00BB614B" w14:paraId="30AF94E8" w14:textId="77777777" w:rsidTr="004C0B77">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5"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9"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71" w:type="dxa"/>
            <w:gridSpan w:val="2"/>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17" w:type="dxa"/>
            <w:hideMark/>
          </w:tcPr>
          <w:p w14:paraId="2E2A87FC" w14:textId="2E14333C" w:rsidR="00AC31EE" w:rsidRPr="00BB614B" w:rsidRDefault="0043432B">
            <w:pPr>
              <w:spacing w:after="0" w:line="240" w:lineRule="auto"/>
              <w:jc w:val="left"/>
              <w:rPr>
                <w:rFonts w:cs="Times New Roman"/>
                <w:szCs w:val="24"/>
                <w:lang w:bidi="ar-SA"/>
              </w:rPr>
            </w:pPr>
            <w:r>
              <w:rPr>
                <w:rFonts w:cs="Times New Roman"/>
                <w:szCs w:val="24"/>
                <w:lang w:bidi="ar-SA"/>
              </w:rPr>
              <w:t>Fail</w:t>
            </w:r>
          </w:p>
        </w:tc>
      </w:tr>
    </w:tbl>
    <w:p w14:paraId="0540C418" w14:textId="77777777" w:rsidR="00AC31EE" w:rsidRPr="00AC31EE" w:rsidRDefault="00AC31EE" w:rsidP="00AC31EE"/>
    <w:p w14:paraId="2050C6C5" w14:textId="607B2064" w:rsidR="00587CA2" w:rsidRDefault="009C46CA" w:rsidP="00587CA2">
      <w:pPr>
        <w:pStyle w:val="Heading2"/>
      </w:pPr>
      <w:bookmarkStart w:id="30" w:name="_Toc170664862"/>
      <w:r>
        <w:t>4.</w:t>
      </w:r>
      <w:r w:rsidR="00902617">
        <w:t>5</w:t>
      </w:r>
      <w:r>
        <w:t xml:space="preserve"> Discussion</w:t>
      </w:r>
      <w:bookmarkEnd w:id="30"/>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50214DA3" w:rsidR="00587CA2" w:rsidRDefault="00587CA2">
      <w:pPr>
        <w:pStyle w:val="ListParagraph"/>
        <w:numPr>
          <w:ilvl w:val="0"/>
          <w:numId w:val="3"/>
        </w:numPr>
      </w:pPr>
      <w:proofErr w:type="spellStart"/>
      <w:r>
        <w:t>eSewa</w:t>
      </w:r>
      <w:proofErr w:type="spellEnd"/>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lastRenderedPageBreak/>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r>
        <w:t xml:space="preserve">4.6 </w:t>
      </w:r>
      <w:r w:rsidRPr="00902617">
        <w:t>Time Schedule</w:t>
      </w:r>
    </w:p>
    <w:p w14:paraId="48DB74C8" w14:textId="77777777" w:rsidR="00902617" w:rsidRDefault="00902617" w:rsidP="00902617">
      <w:r>
        <w:t>Gantt Chart here</w:t>
      </w:r>
    </w:p>
    <w:p w14:paraId="5F877160" w14:textId="77777777" w:rsidR="00902617" w:rsidRDefault="00902617" w:rsidP="00902617">
      <w:r w:rsidRPr="00902617">
        <w:t>In this section you need to explain about the detailed schedule of project development activities using Gantt-chart and text.</w:t>
      </w:r>
    </w:p>
    <w:p w14:paraId="44597D14" w14:textId="58195966" w:rsidR="00E02B8F" w:rsidRDefault="00902617" w:rsidP="00902617">
      <w:r w:rsidRPr="00902617">
        <w:t xml:space="preserve"> </w:t>
      </w:r>
      <w:r w:rsidR="00E02B8F">
        <w:br w:type="page"/>
      </w:r>
    </w:p>
    <w:p w14:paraId="22F4FC7C" w14:textId="0298B369" w:rsidR="004D1153" w:rsidRDefault="004D1153" w:rsidP="00E02B8F">
      <w:pPr>
        <w:pStyle w:val="Heading1"/>
      </w:pPr>
      <w:bookmarkStart w:id="31" w:name="_Toc170664863"/>
      <w:r>
        <w:lastRenderedPageBreak/>
        <w:t>: Analysis and Evaluation</w:t>
      </w:r>
      <w:bookmarkEnd w:id="31"/>
    </w:p>
    <w:p w14:paraId="7D63A170" w14:textId="641D4B42" w:rsidR="004D1153" w:rsidRPr="00A71155" w:rsidRDefault="004D1153" w:rsidP="004D1153">
      <w:pPr>
        <w:pStyle w:val="Heading2"/>
        <w:rPr>
          <w:highlight w:val="red"/>
        </w:rPr>
      </w:pPr>
      <w:bookmarkStart w:id="32" w:name="_Toc170664864"/>
      <w:r w:rsidRPr="00A71155">
        <w:rPr>
          <w:highlight w:val="red"/>
        </w:rPr>
        <w:t>5.1 Data Analysis</w:t>
      </w:r>
      <w:bookmarkEnd w:id="32"/>
    </w:p>
    <w:p w14:paraId="5746EDBD" w14:textId="77777777" w:rsidR="007C7818" w:rsidRDefault="007C7818" w:rsidP="007C7818">
      <w:pPr>
        <w:rPr>
          <w:rFonts w:cs="Times New Roman"/>
          <w:color w:val="auto"/>
        </w:rPr>
      </w:pPr>
      <w:r>
        <w:t>The AR Store project encompassed several critical aspects, including user interaction with AR features, the performance of the ecommerce platform, and user feedback on AR visualization. Analysis of the collected data yielded the following key insights.</w:t>
      </w:r>
    </w:p>
    <w:p w14:paraId="571B5DED" w14:textId="77777777" w:rsidR="007C7818" w:rsidRDefault="007C7818" w:rsidP="007C7818">
      <w:r>
        <w:t>The integration of AR features significantly increased user engagement. Metrics such as average session duration and interactions with AR elements demonstrated significant improvement, indicating heightened user interest and interaction.</w:t>
      </w:r>
    </w:p>
    <w:p w14:paraId="4FEF2703" w14:textId="77777777" w:rsidR="007C7818" w:rsidRDefault="007C7818" w:rsidP="007C7818">
      <w:r>
        <w:t>Feedback from users highlighted a high level of satisfaction with the AR visualization feature. Many users expressed appreciation for the ability to visualize furniture in their own space before finalizing a purchase decision, underscoring the feature's value in enhancing customer satisfaction and confidence.</w:t>
      </w:r>
    </w:p>
    <w:p w14:paraId="24B876BB" w14:textId="77777777" w:rsidR="007C7818" w:rsidRDefault="007C7818" w:rsidP="007C7818">
      <w:r>
        <w:t>The ecommerce platform exhibited robust performance across various metrics under different operational loads. Response times and transaction processing times consistently met or exceeded performance expectations, ensuring a seamless user experience and efficient transaction handling.</w:t>
      </w:r>
    </w:p>
    <w:p w14:paraId="35E3D663" w14:textId="4A9D4FDF" w:rsidR="00E714C9" w:rsidRPr="00E714C9" w:rsidRDefault="007C7818" w:rsidP="007C7818">
      <w:r>
        <w:t>These findings underscore the positive impact of AR integration in enhancing user engagement, satisfaction, and platform performance within the AR Store project.</w:t>
      </w:r>
    </w:p>
    <w:p w14:paraId="0390C774" w14:textId="5175AE6F" w:rsidR="004D1153" w:rsidRDefault="004D1153" w:rsidP="004D1153">
      <w:pPr>
        <w:pStyle w:val="Heading2"/>
      </w:pPr>
      <w:bookmarkStart w:id="33" w:name="_Toc170664865"/>
      <w:r>
        <w:t>5.2 Results</w:t>
      </w:r>
      <w:bookmarkEnd w:id="33"/>
    </w:p>
    <w:p w14:paraId="1CCE3CBB" w14:textId="77777777" w:rsidR="00E714C9" w:rsidRPr="00E714C9" w:rsidRDefault="00E714C9" w:rsidP="007C7818">
      <w:r w:rsidRPr="00E714C9">
        <w:t>The results of the AR Store project are presented using various visual aids for clarity.</w:t>
      </w:r>
    </w:p>
    <w:p w14:paraId="2EFC9FA3" w14:textId="77777777" w:rsidR="00E714C9" w:rsidRPr="00A71155" w:rsidRDefault="00E714C9" w:rsidP="007C7818">
      <w:pPr>
        <w:rPr>
          <w:highlight w:val="red"/>
        </w:rPr>
      </w:pPr>
      <w:r w:rsidRPr="00A71155">
        <w:rPr>
          <w:b/>
          <w:bCs/>
          <w:highlight w:val="red"/>
        </w:rPr>
        <w:t>User Engagement Metrics:</w:t>
      </w:r>
    </w:p>
    <w:p w14:paraId="2C84F18E" w14:textId="77777777" w:rsidR="00E714C9" w:rsidRPr="00A71155" w:rsidRDefault="00E714C9" w:rsidP="007C7818">
      <w:pPr>
        <w:rPr>
          <w:highlight w:val="red"/>
        </w:rPr>
      </w:pPr>
      <w:r w:rsidRPr="00A71155">
        <w:rPr>
          <w:highlight w:val="red"/>
        </w:rPr>
        <w:t>Table 1: Average Session Duration Before and After AR Implementation</w:t>
      </w:r>
    </w:p>
    <w:p w14:paraId="0333970D" w14:textId="77777777" w:rsidR="00E714C9" w:rsidRPr="00A71155" w:rsidRDefault="00E714C9" w:rsidP="007C7818">
      <w:pPr>
        <w:rPr>
          <w:highlight w:val="red"/>
        </w:rPr>
      </w:pPr>
      <w:r w:rsidRPr="00A71155">
        <w:rPr>
          <w:highlight w:val="red"/>
        </w:rPr>
        <w:t>Graph 1: Number of Interactions with AR Features Over Time</w:t>
      </w:r>
    </w:p>
    <w:p w14:paraId="6D36859E" w14:textId="77777777" w:rsidR="00E714C9" w:rsidRPr="00A71155" w:rsidRDefault="00E714C9" w:rsidP="007C7818">
      <w:pPr>
        <w:rPr>
          <w:highlight w:val="red"/>
        </w:rPr>
      </w:pPr>
      <w:r w:rsidRPr="00A71155">
        <w:rPr>
          <w:b/>
          <w:bCs/>
          <w:highlight w:val="red"/>
        </w:rPr>
        <w:t>Customer Satisfaction Survey Results:</w:t>
      </w:r>
    </w:p>
    <w:p w14:paraId="5FB0EB92" w14:textId="77777777" w:rsidR="00E714C9" w:rsidRPr="00A71155" w:rsidRDefault="00E714C9" w:rsidP="007C7818">
      <w:pPr>
        <w:rPr>
          <w:highlight w:val="red"/>
        </w:rPr>
      </w:pPr>
      <w:r w:rsidRPr="00A71155">
        <w:rPr>
          <w:highlight w:val="red"/>
        </w:rPr>
        <w:lastRenderedPageBreak/>
        <w:t>Table 2: Customer Satisfaction Ratings for AR Visualization</w:t>
      </w:r>
    </w:p>
    <w:p w14:paraId="214A2379" w14:textId="77777777" w:rsidR="00E714C9" w:rsidRPr="00A71155" w:rsidRDefault="00E714C9" w:rsidP="007C7818">
      <w:pPr>
        <w:rPr>
          <w:highlight w:val="red"/>
        </w:rPr>
      </w:pPr>
      <w:r w:rsidRPr="00A71155">
        <w:rPr>
          <w:b/>
          <w:bCs/>
          <w:highlight w:val="red"/>
        </w:rPr>
        <w:t>Platform Performance:</w:t>
      </w:r>
    </w:p>
    <w:p w14:paraId="343F8DDC" w14:textId="77777777" w:rsidR="00E714C9" w:rsidRPr="00A71155" w:rsidRDefault="00E714C9" w:rsidP="007C7818">
      <w:pPr>
        <w:rPr>
          <w:highlight w:val="red"/>
        </w:rPr>
      </w:pPr>
      <w:r w:rsidRPr="00A71155">
        <w:rPr>
          <w:highlight w:val="red"/>
        </w:rPr>
        <w:t>Graph 2: Response Times Under Different Load Conditions</w:t>
      </w:r>
    </w:p>
    <w:p w14:paraId="0531ED8B" w14:textId="77777777" w:rsidR="00E714C9" w:rsidRPr="00E714C9" w:rsidRDefault="00E714C9" w:rsidP="007C7818">
      <w:r w:rsidRPr="00A71155">
        <w:rPr>
          <w:highlight w:val="red"/>
        </w:rPr>
        <w:t>Table 3: Transaction Processing Times</w:t>
      </w:r>
    </w:p>
    <w:p w14:paraId="67729EF2" w14:textId="77777777" w:rsidR="00E714C9" w:rsidRPr="00E714C9" w:rsidRDefault="00E714C9" w:rsidP="007C7818">
      <w:r w:rsidRPr="00E714C9">
        <w:rPr>
          <w:b/>
          <w:bCs/>
        </w:rPr>
        <w:t>Patterns and Trends Observed:</w:t>
      </w:r>
    </w:p>
    <w:p w14:paraId="3348A59F" w14:textId="77777777" w:rsidR="00E714C9" w:rsidRPr="00E714C9" w:rsidRDefault="00E714C9" w:rsidP="007C7818">
      <w:r w:rsidRPr="007F197C">
        <w:rPr>
          <w:b/>
          <w:bCs/>
        </w:rPr>
        <w:t>Increased Engagement:</w:t>
      </w:r>
      <w:r w:rsidRPr="00E714C9">
        <w:t xml:space="preserve"> A significant increase in user engagement was observed after the introduction of AR features.</w:t>
      </w:r>
    </w:p>
    <w:p w14:paraId="05069A55" w14:textId="77777777" w:rsidR="00E714C9" w:rsidRPr="00E714C9" w:rsidRDefault="00E714C9" w:rsidP="007C7818">
      <w:r w:rsidRPr="007F197C">
        <w:rPr>
          <w:b/>
          <w:bCs/>
        </w:rPr>
        <w:t>Positive Feedback:</w:t>
      </w:r>
      <w:r w:rsidRPr="00E714C9">
        <w:t xml:space="preserve"> Customer satisfaction ratings were predominantly high, indicating a positive reception of the AR visualization.</w:t>
      </w:r>
    </w:p>
    <w:p w14:paraId="695B72FD" w14:textId="77777777" w:rsidR="00E714C9" w:rsidRPr="00E714C9" w:rsidRDefault="00E714C9" w:rsidP="007C7818">
      <w:r w:rsidRPr="007F197C">
        <w:rPr>
          <w:b/>
          <w:bCs/>
        </w:rPr>
        <w:t>Stable Performance:</w:t>
      </w:r>
      <w:r w:rsidRPr="00E714C9">
        <w:t xml:space="preserve"> The platform's performance remained stable and efficient, even during peak usage times.</w:t>
      </w:r>
    </w:p>
    <w:p w14:paraId="74F5A71F" w14:textId="77777777" w:rsidR="00E714C9" w:rsidRPr="00E714C9" w:rsidRDefault="00E714C9" w:rsidP="00E714C9"/>
    <w:p w14:paraId="7E2C6581" w14:textId="01D2C80A" w:rsidR="004D1153" w:rsidRDefault="004D1153" w:rsidP="004D1153">
      <w:pPr>
        <w:pStyle w:val="Heading2"/>
      </w:pPr>
      <w:bookmarkStart w:id="34" w:name="_Toc170664866"/>
      <w:r>
        <w:t>5.3 Comparison with Objectives</w:t>
      </w:r>
      <w:bookmarkEnd w:id="34"/>
    </w:p>
    <w:p w14:paraId="7D7F99CA" w14:textId="77777777" w:rsidR="000448D7" w:rsidRDefault="000448D7" w:rsidP="000448D7">
      <w:r>
        <w:rPr>
          <w:rStyle w:val="Strong"/>
          <w:rFonts w:eastAsiaTheme="majorEastAsia"/>
        </w:rPr>
        <w:t>Objective 1: Enhance the online shopping experience with AR technology.</w:t>
      </w:r>
      <w:r>
        <w:t xml:space="preserve"> </w:t>
      </w:r>
    </w:p>
    <w:p w14:paraId="0F352113" w14:textId="338E848B" w:rsidR="000448D7" w:rsidRDefault="000448D7" w:rsidP="000448D7">
      <w:pPr>
        <w:rPr>
          <w:rFonts w:cs="Times New Roman"/>
          <w:color w:val="auto"/>
        </w:rPr>
      </w:pPr>
      <w:r>
        <w:t>The outcome was successfully achieved as users reported a more immersive and informed shopping experience through the integration of AR technology.</w:t>
      </w:r>
    </w:p>
    <w:p w14:paraId="4AB358DD" w14:textId="77777777" w:rsidR="000448D7" w:rsidRDefault="000448D7" w:rsidP="000448D7">
      <w:r>
        <w:rPr>
          <w:rStyle w:val="Strong"/>
          <w:rFonts w:eastAsiaTheme="majorEastAsia"/>
        </w:rPr>
        <w:t>Objective 2: Develop a user-friendly ecommerce platform.</w:t>
      </w:r>
      <w:r>
        <w:t xml:space="preserve"> </w:t>
      </w:r>
    </w:p>
    <w:p w14:paraId="04429525" w14:textId="233BDDA9" w:rsidR="000448D7" w:rsidRDefault="000448D7" w:rsidP="000448D7">
      <w:r>
        <w:t>This objective was fully achieved, as evidenced by user feedback indicating high usability and satisfaction with the platform's interface.</w:t>
      </w:r>
    </w:p>
    <w:p w14:paraId="01F888D9" w14:textId="77777777" w:rsidR="000448D7" w:rsidRDefault="000448D7" w:rsidP="000448D7">
      <w:r>
        <w:rPr>
          <w:rStyle w:val="Strong"/>
          <w:rFonts w:eastAsiaTheme="majorEastAsia"/>
        </w:rPr>
        <w:t>Objective 3: Ensure secure user authentication and data management.</w:t>
      </w:r>
      <w:r>
        <w:t xml:space="preserve"> </w:t>
      </w:r>
    </w:p>
    <w:p w14:paraId="09606B9C" w14:textId="5D64E02A" w:rsidR="000448D7" w:rsidRDefault="000448D7" w:rsidP="000448D7">
      <w:r>
        <w:t>The implementation of secure authentication mechanisms was successful, meeting this objective without any reported security breaches.</w:t>
      </w:r>
    </w:p>
    <w:p w14:paraId="0C861E3C" w14:textId="77777777" w:rsidR="000448D7" w:rsidRDefault="000448D7" w:rsidP="000448D7">
      <w:r>
        <w:rPr>
          <w:rStyle w:val="Strong"/>
          <w:rFonts w:eastAsiaTheme="majorEastAsia"/>
        </w:rPr>
        <w:t>Objective 4: Evaluate the impact of AR on customer engagement and satisfaction.</w:t>
      </w:r>
    </w:p>
    <w:p w14:paraId="530CF7DE" w14:textId="30A0310A" w:rsidR="000448D7" w:rsidRDefault="000448D7" w:rsidP="000448D7">
      <w:r>
        <w:lastRenderedPageBreak/>
        <w:t>The project successfully achieved this objective, with data analysis demonstrating a significant positive impact on both customer engagement and satisfaction.</w:t>
      </w:r>
    </w:p>
    <w:p w14:paraId="649596E7" w14:textId="77777777" w:rsidR="000448D7" w:rsidRDefault="000448D7" w:rsidP="000448D7">
      <w:r>
        <w:rPr>
          <w:rStyle w:val="Strong"/>
          <w:rFonts w:eastAsiaTheme="majorEastAsia"/>
        </w:rPr>
        <w:t>Areas of Success:</w:t>
      </w:r>
      <w:r>
        <w:t xml:space="preserve"> </w:t>
      </w:r>
    </w:p>
    <w:p w14:paraId="338DE255" w14:textId="10428FDC" w:rsidR="000448D7" w:rsidRDefault="000448D7" w:rsidP="000448D7">
      <w:r>
        <w:t>The level of user engagement and satisfaction with the AR features exceeded initial expectations.</w:t>
      </w:r>
    </w:p>
    <w:p w14:paraId="5DD7DBE4" w14:textId="77777777" w:rsidR="000448D7" w:rsidRDefault="000448D7" w:rsidP="000448D7">
      <w:r>
        <w:rPr>
          <w:rStyle w:val="Strong"/>
          <w:rFonts w:eastAsiaTheme="majorEastAsia"/>
        </w:rPr>
        <w:t>Areas for Improvement:</w:t>
      </w:r>
      <w:r>
        <w:t xml:space="preserve"> </w:t>
      </w:r>
    </w:p>
    <w:p w14:paraId="75FCB1E2" w14:textId="3D1BAF51" w:rsidR="00E714C9" w:rsidRPr="00E714C9" w:rsidRDefault="000448D7" w:rsidP="00E714C9">
      <w:r>
        <w:t>Minor issues were identified with the initial load time of AR models, which were subsequently addressed through optimization efforts.</w:t>
      </w:r>
    </w:p>
    <w:p w14:paraId="4FCD0904" w14:textId="2892023E" w:rsidR="004D1153" w:rsidRDefault="004D1153" w:rsidP="004D1153">
      <w:pPr>
        <w:pStyle w:val="Heading2"/>
      </w:pPr>
      <w:bookmarkStart w:id="35" w:name="_Toc170664867"/>
      <w:r>
        <w:t>5.4 Discussion of Findings</w:t>
      </w:r>
      <w:bookmarkEnd w:id="35"/>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61F57CD" w14:textId="77777777" w:rsidR="00E714C9" w:rsidRPr="00E714C9" w:rsidRDefault="00E714C9" w:rsidP="000448D7"/>
    <w:p w14:paraId="0710AC1C" w14:textId="60CD0BFF" w:rsidR="004D1153" w:rsidRPr="004D1153" w:rsidRDefault="00E02B8F" w:rsidP="004D1153">
      <w:pPr>
        <w:pStyle w:val="Heading1"/>
      </w:pPr>
      <w:bookmarkStart w:id="36" w:name="_Toc170664868"/>
      <w:r>
        <w:lastRenderedPageBreak/>
        <w:t>: Conclusion</w:t>
      </w:r>
      <w:r w:rsidR="004D1153">
        <w:t xml:space="preserve"> and Future Work</w:t>
      </w:r>
      <w:bookmarkEnd w:id="36"/>
    </w:p>
    <w:p w14:paraId="57D693C9" w14:textId="77777777" w:rsidR="007C7818" w:rsidRDefault="007C7818" w:rsidP="007C7818">
      <w:pPr>
        <w:rPr>
          <w:rFonts w:cs="Times New Roman"/>
          <w:color w:val="auto"/>
        </w:rPr>
      </w:pPr>
      <w:r>
        <w:t>The AR Store project aimed to enhance the online shopping experience by integrating Augmented Reality (AR) technology into an ecommerce platform. Through our efforts, we successfully developed a system that allows users to visualize furniture in their own spaces before making a purchase. This innovation has shown significant positive impacts on user engagement and customer satisfaction.</w:t>
      </w:r>
    </w:p>
    <w:p w14:paraId="5DF06660" w14:textId="77777777" w:rsidR="007C7818" w:rsidRDefault="007C7818" w:rsidP="007C7818">
      <w:r>
        <w:t>One of the key achievements of the project was the increased user engagement. The introduction of AR features resulted in higher user interaction and longer session durations. Moreover, the implementation of AR technology led to improved customer satisfaction. Users appreciated the ability to see how furniture fits in their home environment, which empowered them to make more informed purchase decisions.</w:t>
      </w:r>
    </w:p>
    <w:p w14:paraId="6A946157" w14:textId="77777777" w:rsidR="007C7818" w:rsidRDefault="007C7818" w:rsidP="007C7818">
      <w:r>
        <w:t>Additionally, the platform demonstrated stable performance under various loads, maintaining quick response times and efficient transaction processing. Secure user authentication was also implemented to protect customer data throughout their interaction with the platform.</w:t>
      </w:r>
    </w:p>
    <w:p w14:paraId="59673918" w14:textId="77777777" w:rsidR="007C7818" w:rsidRDefault="007C7818" w:rsidP="007C7818">
      <w:r>
        <w:t>By meeting and often exceeding our project objectives, the AR Store has demonstrated the transformative potential of AR technology in revolutionizing the ecommerce landscape. This project not only bridges the gap between digital and physical shopping experiences but also sets a new standard for online retail platforms.</w:t>
      </w:r>
    </w:p>
    <w:p w14:paraId="733CE7A0" w14:textId="24D15394" w:rsidR="00E714C9" w:rsidRDefault="00E714C9" w:rsidP="00E714C9">
      <w:pPr>
        <w:pStyle w:val="Heading2"/>
      </w:pPr>
      <w:bookmarkStart w:id="37" w:name="_Toc170664869"/>
      <w:r>
        <w:t>6.</w:t>
      </w:r>
      <w:r w:rsidR="00A71155">
        <w:t>1</w:t>
      </w:r>
      <w:r>
        <w:t xml:space="preserve"> Future Works</w:t>
      </w:r>
      <w:bookmarkEnd w:id="37"/>
    </w:p>
    <w:p w14:paraId="47985CFC" w14:textId="391085B7" w:rsidR="00B8675F" w:rsidRDefault="007C7818" w:rsidP="00E714C9">
      <w:r>
        <w:t>While the AR Store project has successfully achieved its initial goals, there are several opportunities for future growth and enhancement. These include developing more advanced AR features such as real-time texture adjustments and introducing customization options like 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38" w:name="_Toc170664870"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38"/>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77777777" w:rsidR="00802395" w:rsidRDefault="004C3C31" w:rsidP="00802395">
      <w:pPr>
        <w:pStyle w:val="Heading1"/>
        <w:numPr>
          <w:ilvl w:val="0"/>
          <w:numId w:val="0"/>
        </w:numPr>
      </w:pPr>
      <w:bookmarkStart w:id="39" w:name="_Toc170664871"/>
      <w:r>
        <w:lastRenderedPageBreak/>
        <w:t>Appendix</w:t>
      </w:r>
      <w:bookmarkEnd w:id="39"/>
    </w:p>
    <w:p w14:paraId="5057DCE0" w14:textId="77777777" w:rsidR="00A2505A" w:rsidRPr="004C3C31" w:rsidRDefault="00A2505A" w:rsidP="00A2505A">
      <w:r>
        <w:rPr>
          <w:noProof/>
        </w:rPr>
        <w:drawing>
          <wp:anchor distT="0" distB="0" distL="114300" distR="114300" simplePos="0" relativeHeight="251661315" behindDoc="0" locked="0" layoutInCell="1" allowOverlap="1" wp14:anchorId="55C15A23" wp14:editId="5702913F">
            <wp:simplePos x="0" y="0"/>
            <wp:positionH relativeFrom="column">
              <wp:posOffset>3275330</wp:posOffset>
            </wp:positionH>
            <wp:positionV relativeFrom="paragraph">
              <wp:posOffset>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3" behindDoc="0" locked="0" layoutInCell="1" allowOverlap="1" wp14:anchorId="59C8C3CB" wp14:editId="11ADE3A3">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22C243C0">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563DFA90">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31EFAC7E" w:rsidR="0056577E" w:rsidRDefault="00E76347" w:rsidP="00065F60">
      <w:r w:rsidRPr="00E76347">
        <w:rPr>
          <w:noProof/>
        </w:rPr>
        <w:lastRenderedPageBreak/>
        <w:drawing>
          <wp:inline distT="0" distB="0" distL="0" distR="0" wp14:anchorId="2EC1C651" wp14:editId="15AD3C51">
            <wp:extent cx="2265680" cy="8331958"/>
            <wp:effectExtent l="0" t="0" r="1270" b="0"/>
            <wp:docPr id="997689296" name="Picture 1" descr="A screenshot of a news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89296" name="Picture 1" descr="A screenshot of a newsletter&#10;&#10;Description automatically generated"/>
                    <pic:cNvPicPr/>
                  </pic:nvPicPr>
                  <pic:blipFill rotWithShape="1">
                    <a:blip r:embed="rId22"/>
                    <a:srcRect b="3478"/>
                    <a:stretch/>
                  </pic:blipFill>
                  <pic:spPr bwMode="auto">
                    <a:xfrm>
                      <a:off x="0" y="0"/>
                      <a:ext cx="2265680" cy="8331958"/>
                    </a:xfrm>
                    <a:prstGeom prst="rect">
                      <a:avLst/>
                    </a:prstGeom>
                    <a:ln>
                      <a:noFill/>
                    </a:ln>
                    <a:extLst>
                      <a:ext uri="{53640926-AAD7-44D8-BBD7-CCE9431645EC}">
                        <a14:shadowObscured xmlns:a14="http://schemas.microsoft.com/office/drawing/2010/main"/>
                      </a:ext>
                    </a:extLst>
                  </pic:spPr>
                </pic:pic>
              </a:graphicData>
            </a:graphic>
          </wp:inline>
        </w:drawing>
      </w:r>
    </w:p>
    <w:p w14:paraId="42FC6EF4" w14:textId="3B68358B" w:rsidR="008D551B" w:rsidRDefault="008D551B">
      <w:pPr>
        <w:spacing w:after="200" w:line="276" w:lineRule="auto"/>
        <w:jc w:val="left"/>
      </w:pPr>
      <w:r w:rsidRPr="008D551B">
        <w:rPr>
          <w:noProof/>
        </w:rPr>
        <w:lastRenderedPageBreak/>
        <w:drawing>
          <wp:inline distT="0" distB="0" distL="0" distR="0" wp14:anchorId="27DAF3E8" wp14:editId="15CBE007">
            <wp:extent cx="1777365" cy="8632190"/>
            <wp:effectExtent l="0" t="0" r="0" b="0"/>
            <wp:docPr id="11953772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377243" name="Picture 1" descr="A screenshot of a computer&#10;&#10;Description automatically generated"/>
                    <pic:cNvPicPr/>
                  </pic:nvPicPr>
                  <pic:blipFill>
                    <a:blip r:embed="rId23"/>
                    <a:stretch>
                      <a:fillRect/>
                    </a:stretch>
                  </pic:blipFill>
                  <pic:spPr>
                    <a:xfrm>
                      <a:off x="0" y="0"/>
                      <a:ext cx="1777365" cy="8632190"/>
                    </a:xfrm>
                    <a:prstGeom prst="rect">
                      <a:avLst/>
                    </a:prstGeom>
                  </pic:spPr>
                </pic:pic>
              </a:graphicData>
            </a:graphic>
          </wp:inline>
        </w:drawing>
      </w:r>
    </w:p>
    <w:sectPr w:rsidR="008D551B" w:rsidSect="00C21A8F">
      <w:footerReference w:type="default" r:id="rId24"/>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170A1" w14:textId="77777777" w:rsidR="007B1758" w:rsidRDefault="007B1758" w:rsidP="00E02B8F">
      <w:pPr>
        <w:spacing w:after="0" w:line="240" w:lineRule="auto"/>
      </w:pPr>
      <w:r>
        <w:separator/>
      </w:r>
    </w:p>
  </w:endnote>
  <w:endnote w:type="continuationSeparator" w:id="0">
    <w:p w14:paraId="6CB85086" w14:textId="77777777" w:rsidR="007B1758" w:rsidRDefault="007B1758" w:rsidP="00E02B8F">
      <w:pPr>
        <w:spacing w:after="0" w:line="240" w:lineRule="auto"/>
      </w:pPr>
      <w:r>
        <w:continuationSeparator/>
      </w:r>
    </w:p>
  </w:endnote>
  <w:endnote w:type="continuationNotice" w:id="1">
    <w:p w14:paraId="7AA7B53F" w14:textId="77777777" w:rsidR="007B1758" w:rsidRDefault="007B17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5A1B8" w14:textId="77777777" w:rsidR="007B1758" w:rsidRDefault="007B1758" w:rsidP="00E02B8F">
      <w:pPr>
        <w:spacing w:after="0" w:line="240" w:lineRule="auto"/>
      </w:pPr>
      <w:r>
        <w:separator/>
      </w:r>
    </w:p>
  </w:footnote>
  <w:footnote w:type="continuationSeparator" w:id="0">
    <w:p w14:paraId="603EAE1E" w14:textId="77777777" w:rsidR="007B1758" w:rsidRDefault="007B1758" w:rsidP="00E02B8F">
      <w:pPr>
        <w:spacing w:after="0" w:line="240" w:lineRule="auto"/>
      </w:pPr>
      <w:r>
        <w:continuationSeparator/>
      </w:r>
    </w:p>
  </w:footnote>
  <w:footnote w:type="continuationNotice" w:id="1">
    <w:p w14:paraId="31D0252E" w14:textId="77777777" w:rsidR="007B1758" w:rsidRDefault="007B175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D50CB93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34AC3B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AE591A"/>
    <w:multiLevelType w:val="hybridMultilevel"/>
    <w:tmpl w:val="1B7014E8"/>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334529CE"/>
    <w:multiLevelType w:val="hybridMultilevel"/>
    <w:tmpl w:val="8C3AF0E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6" w15:restartNumberingAfterBreak="0">
    <w:nsid w:val="55F44B46"/>
    <w:multiLevelType w:val="hybridMultilevel"/>
    <w:tmpl w:val="09B246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0F3470"/>
    <w:multiLevelType w:val="hybridMultilevel"/>
    <w:tmpl w:val="ECBA53D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73460F"/>
    <w:multiLevelType w:val="hybridMultilevel"/>
    <w:tmpl w:val="E6946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03545E"/>
    <w:multiLevelType w:val="hybridMultilevel"/>
    <w:tmpl w:val="B82E2F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83727C"/>
    <w:multiLevelType w:val="hybridMultilevel"/>
    <w:tmpl w:val="76ECCCC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5"/>
  </w:num>
  <w:num w:numId="2" w16cid:durableId="1867333488">
    <w:abstractNumId w:val="4"/>
  </w:num>
  <w:num w:numId="3" w16cid:durableId="705519848">
    <w:abstractNumId w:val="3"/>
  </w:num>
  <w:num w:numId="4" w16cid:durableId="2010255942">
    <w:abstractNumId w:val="10"/>
  </w:num>
  <w:num w:numId="5" w16cid:durableId="765854314">
    <w:abstractNumId w:val="8"/>
  </w:num>
  <w:num w:numId="6" w16cid:durableId="2124497744">
    <w:abstractNumId w:val="2"/>
  </w:num>
  <w:num w:numId="7" w16cid:durableId="862089462">
    <w:abstractNumId w:val="6"/>
  </w:num>
  <w:num w:numId="8" w16cid:durableId="1761290362">
    <w:abstractNumId w:val="0"/>
  </w:num>
  <w:num w:numId="9" w16cid:durableId="1675374534">
    <w:abstractNumId w:val="1"/>
  </w:num>
  <w:num w:numId="10" w16cid:durableId="1389718951">
    <w:abstractNumId w:val="9"/>
  </w:num>
  <w:num w:numId="11" w16cid:durableId="2123331163">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3736"/>
    <w:rsid w:val="00033D12"/>
    <w:rsid w:val="00034641"/>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843"/>
    <w:rsid w:val="00071185"/>
    <w:rsid w:val="00071496"/>
    <w:rsid w:val="00071CCD"/>
    <w:rsid w:val="00082E5D"/>
    <w:rsid w:val="0008434A"/>
    <w:rsid w:val="00084A7C"/>
    <w:rsid w:val="000922A6"/>
    <w:rsid w:val="00094E27"/>
    <w:rsid w:val="00095CF3"/>
    <w:rsid w:val="00097826"/>
    <w:rsid w:val="00097C3C"/>
    <w:rsid w:val="000A01F7"/>
    <w:rsid w:val="000A1466"/>
    <w:rsid w:val="000A5D57"/>
    <w:rsid w:val="000B0B63"/>
    <w:rsid w:val="000B16CF"/>
    <w:rsid w:val="000B195F"/>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61A5C"/>
    <w:rsid w:val="00361E01"/>
    <w:rsid w:val="0036349F"/>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5668"/>
    <w:rsid w:val="004859E8"/>
    <w:rsid w:val="00485AE3"/>
    <w:rsid w:val="00485FBD"/>
    <w:rsid w:val="00494C96"/>
    <w:rsid w:val="004960FD"/>
    <w:rsid w:val="00497AA3"/>
    <w:rsid w:val="004A072F"/>
    <w:rsid w:val="004A1B9F"/>
    <w:rsid w:val="004A23C9"/>
    <w:rsid w:val="004A2C6B"/>
    <w:rsid w:val="004A660B"/>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30D4"/>
    <w:rsid w:val="005F3394"/>
    <w:rsid w:val="005F713D"/>
    <w:rsid w:val="00604F13"/>
    <w:rsid w:val="00607503"/>
    <w:rsid w:val="00610EE5"/>
    <w:rsid w:val="00611D90"/>
    <w:rsid w:val="00621EE6"/>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A58"/>
    <w:rsid w:val="006B0E8F"/>
    <w:rsid w:val="006B1BE0"/>
    <w:rsid w:val="006B29E1"/>
    <w:rsid w:val="006B2F57"/>
    <w:rsid w:val="006B6269"/>
    <w:rsid w:val="006B6471"/>
    <w:rsid w:val="006C179D"/>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FC5"/>
    <w:rsid w:val="00841BB6"/>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2617"/>
    <w:rsid w:val="00904D11"/>
    <w:rsid w:val="00912265"/>
    <w:rsid w:val="00913399"/>
    <w:rsid w:val="009134EC"/>
    <w:rsid w:val="009136A7"/>
    <w:rsid w:val="00913A33"/>
    <w:rsid w:val="00920822"/>
    <w:rsid w:val="009224F3"/>
    <w:rsid w:val="009226B4"/>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DDD"/>
    <w:rsid w:val="00963FF5"/>
    <w:rsid w:val="00967108"/>
    <w:rsid w:val="009674B3"/>
    <w:rsid w:val="009707EB"/>
    <w:rsid w:val="00973C5F"/>
    <w:rsid w:val="00974D38"/>
    <w:rsid w:val="00974DB9"/>
    <w:rsid w:val="009914E8"/>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7F19"/>
    <w:rsid w:val="00A50DD6"/>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4725"/>
    <w:rsid w:val="00C57EB6"/>
    <w:rsid w:val="00C60725"/>
    <w:rsid w:val="00C611E7"/>
    <w:rsid w:val="00C61BDB"/>
    <w:rsid w:val="00C64ABE"/>
    <w:rsid w:val="00C66724"/>
    <w:rsid w:val="00C66797"/>
    <w:rsid w:val="00C7449C"/>
    <w:rsid w:val="00C82006"/>
    <w:rsid w:val="00C82670"/>
    <w:rsid w:val="00C854E9"/>
    <w:rsid w:val="00C90630"/>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152C"/>
    <w:rsid w:val="00DC1BD4"/>
    <w:rsid w:val="00DC59BB"/>
    <w:rsid w:val="00DC71DF"/>
    <w:rsid w:val="00DC779C"/>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790"/>
    <w:rsid w:val="00F61F51"/>
    <w:rsid w:val="00F63A4A"/>
    <w:rsid w:val="00F66922"/>
    <w:rsid w:val="00F71B65"/>
    <w:rsid w:val="00F735D4"/>
    <w:rsid w:val="00F74FE9"/>
    <w:rsid w:val="00F77F7E"/>
    <w:rsid w:val="00F8097A"/>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8ED"/>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5A"/>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6A2C7E"/>
    <w:pPr>
      <w:spacing w:after="200" w:line="240" w:lineRule="auto"/>
    </w:pPr>
    <w:rPr>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Props1.xml><?xml version="1.0" encoding="utf-8"?>
<ds:datastoreItem xmlns:ds="http://schemas.openxmlformats.org/officeDocument/2006/customXml" ds:itemID="{6B4CEE98-E912-480E-B794-EBDB3E7A80B7}">
  <ds:schemaRefs>
    <ds:schemaRef ds:uri="http://schemas.microsoft.com/sharepoint/v3/contenttype/forms"/>
  </ds:schemaRefs>
</ds:datastoreItem>
</file>

<file path=customXml/itemProps2.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customXml/itemProps4.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50</Pages>
  <Words>18367</Words>
  <Characters>104692</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2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3</cp:revision>
  <cp:lastPrinted>2024-04-16T18:01:00Z</cp:lastPrinted>
  <dcterms:created xsi:type="dcterms:W3CDTF">2024-06-30T12:49:00Z</dcterms:created>
  <dcterms:modified xsi:type="dcterms:W3CDTF">2024-06-3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